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69E2A" w14:textId="77777777" w:rsidR="009B2721" w:rsidRDefault="009B2721" w:rsidP="009B2721">
      <w:pPr>
        <w:jc w:val="center"/>
        <w:rPr>
          <w:rFonts w:ascii="Times New Roman" w:hAnsi="Times New Roman" w:cs="Times New Roman"/>
          <w:sz w:val="24"/>
          <w:szCs w:val="24"/>
        </w:rPr>
      </w:pPr>
    </w:p>
    <w:p w14:paraId="1C139A90" w14:textId="77777777" w:rsidR="009B2721" w:rsidRDefault="009B2721" w:rsidP="009B2721">
      <w:pPr>
        <w:jc w:val="center"/>
        <w:rPr>
          <w:rFonts w:ascii="Times New Roman" w:hAnsi="Times New Roman" w:cs="Times New Roman"/>
          <w:sz w:val="24"/>
          <w:szCs w:val="24"/>
        </w:rPr>
      </w:pPr>
    </w:p>
    <w:p w14:paraId="7A60C7F8" w14:textId="77777777" w:rsidR="009B2721" w:rsidRDefault="009B2721" w:rsidP="009B2721">
      <w:pPr>
        <w:jc w:val="center"/>
        <w:rPr>
          <w:rFonts w:ascii="Times New Roman" w:hAnsi="Times New Roman" w:cs="Times New Roman"/>
          <w:sz w:val="24"/>
          <w:szCs w:val="24"/>
        </w:rPr>
      </w:pPr>
    </w:p>
    <w:p w14:paraId="708E951D" w14:textId="77777777" w:rsidR="009B2721" w:rsidRDefault="009B2721" w:rsidP="009B2721">
      <w:pPr>
        <w:jc w:val="center"/>
        <w:rPr>
          <w:rFonts w:ascii="Times New Roman" w:hAnsi="Times New Roman" w:cs="Times New Roman"/>
          <w:sz w:val="24"/>
          <w:szCs w:val="24"/>
        </w:rPr>
      </w:pPr>
    </w:p>
    <w:p w14:paraId="529C97DB" w14:textId="77777777" w:rsidR="009B2721" w:rsidRDefault="009B2721" w:rsidP="009B2721">
      <w:pPr>
        <w:jc w:val="center"/>
        <w:rPr>
          <w:rFonts w:ascii="Times New Roman" w:hAnsi="Times New Roman" w:cs="Times New Roman"/>
          <w:sz w:val="24"/>
          <w:szCs w:val="24"/>
        </w:rPr>
      </w:pPr>
    </w:p>
    <w:p w14:paraId="193FDA14" w14:textId="28FB7AA3" w:rsidR="009B2721" w:rsidRDefault="009B2721" w:rsidP="009B2721">
      <w:pPr>
        <w:jc w:val="center"/>
        <w:rPr>
          <w:rFonts w:ascii="Times New Roman" w:hAnsi="Times New Roman" w:cs="Times New Roman"/>
          <w:sz w:val="24"/>
          <w:szCs w:val="24"/>
        </w:rPr>
      </w:pPr>
      <w:r>
        <w:rPr>
          <w:rFonts w:ascii="Times New Roman" w:hAnsi="Times New Roman" w:cs="Times New Roman"/>
          <w:sz w:val="24"/>
          <w:szCs w:val="24"/>
        </w:rPr>
        <w:t>Final Project: First Draft</w:t>
      </w:r>
    </w:p>
    <w:p w14:paraId="219F3906" w14:textId="04AA6DB8" w:rsidR="00BB6C11" w:rsidRPr="00C415F4" w:rsidRDefault="00BB6C11" w:rsidP="009B2721">
      <w:pPr>
        <w:jc w:val="center"/>
        <w:rPr>
          <w:rFonts w:ascii="Times New Roman" w:hAnsi="Times New Roman" w:cs="Times New Roman"/>
          <w:sz w:val="24"/>
          <w:szCs w:val="24"/>
        </w:rPr>
      </w:pPr>
      <w:r w:rsidRPr="00C415F4">
        <w:rPr>
          <w:rFonts w:ascii="Times New Roman" w:hAnsi="Times New Roman" w:cs="Times New Roman"/>
          <w:sz w:val="24"/>
          <w:szCs w:val="24"/>
        </w:rPr>
        <w:t>Karen Butler-Clary</w:t>
      </w:r>
    </w:p>
    <w:p w14:paraId="745B521A" w14:textId="77777777" w:rsidR="00BB6C11" w:rsidRPr="00C415F4" w:rsidRDefault="00BB6C11" w:rsidP="009B2721">
      <w:pPr>
        <w:jc w:val="center"/>
        <w:rPr>
          <w:rFonts w:ascii="Times New Roman" w:hAnsi="Times New Roman" w:cs="Times New Roman"/>
          <w:sz w:val="24"/>
          <w:szCs w:val="24"/>
        </w:rPr>
      </w:pPr>
      <w:r w:rsidRPr="00C415F4">
        <w:rPr>
          <w:rFonts w:ascii="Times New Roman" w:hAnsi="Times New Roman" w:cs="Times New Roman"/>
          <w:sz w:val="24"/>
          <w:szCs w:val="24"/>
        </w:rPr>
        <w:t>LIS 4220 – Winter 2021</w:t>
      </w:r>
    </w:p>
    <w:p w14:paraId="6E69A5C1" w14:textId="4FAE0EB3" w:rsidR="00BB6C11" w:rsidRPr="00C415F4" w:rsidRDefault="009B2721" w:rsidP="009B2721">
      <w:pPr>
        <w:jc w:val="center"/>
        <w:rPr>
          <w:rFonts w:ascii="Times New Roman" w:hAnsi="Times New Roman" w:cs="Times New Roman"/>
          <w:sz w:val="24"/>
          <w:szCs w:val="24"/>
        </w:rPr>
      </w:pPr>
      <w:r>
        <w:rPr>
          <w:rFonts w:ascii="Times New Roman" w:hAnsi="Times New Roman" w:cs="Times New Roman"/>
          <w:sz w:val="24"/>
          <w:szCs w:val="24"/>
        </w:rPr>
        <w:t>Dr. Matthew Mayernik</w:t>
      </w:r>
    </w:p>
    <w:p w14:paraId="6608D61F" w14:textId="0FBA99C9" w:rsidR="00BB6C11" w:rsidRDefault="009B2721" w:rsidP="009B2721">
      <w:pPr>
        <w:jc w:val="center"/>
        <w:rPr>
          <w:rFonts w:ascii="Times New Roman" w:hAnsi="Times New Roman" w:cs="Times New Roman"/>
          <w:sz w:val="24"/>
          <w:szCs w:val="24"/>
        </w:rPr>
      </w:pPr>
      <w:r>
        <w:rPr>
          <w:rFonts w:ascii="Times New Roman" w:hAnsi="Times New Roman" w:cs="Times New Roman"/>
          <w:sz w:val="24"/>
          <w:szCs w:val="24"/>
        </w:rPr>
        <w:t>February 25, 2021</w:t>
      </w:r>
    </w:p>
    <w:p w14:paraId="48E1838B" w14:textId="77777777" w:rsidR="009B2721" w:rsidRDefault="009B2721">
      <w:pPr>
        <w:rPr>
          <w:rFonts w:ascii="Times New Roman" w:hAnsi="Times New Roman" w:cs="Times New Roman"/>
          <w:sz w:val="24"/>
          <w:szCs w:val="24"/>
        </w:rPr>
      </w:pPr>
    </w:p>
    <w:p w14:paraId="6B1540C6" w14:textId="77777777" w:rsidR="009B2721" w:rsidRDefault="009B2721">
      <w:pPr>
        <w:rPr>
          <w:rFonts w:ascii="Times New Roman" w:hAnsi="Times New Roman" w:cs="Times New Roman"/>
          <w:sz w:val="24"/>
          <w:szCs w:val="24"/>
        </w:rPr>
      </w:pPr>
    </w:p>
    <w:p w14:paraId="5EC602B8" w14:textId="0E804CF6" w:rsidR="00E54862" w:rsidRDefault="00E54862">
      <w:pPr>
        <w:rPr>
          <w:rFonts w:ascii="Times New Roman" w:hAnsi="Times New Roman" w:cs="Times New Roman"/>
          <w:sz w:val="24"/>
          <w:szCs w:val="24"/>
        </w:rPr>
      </w:pPr>
      <w:r>
        <w:rPr>
          <w:rFonts w:ascii="Times New Roman" w:hAnsi="Times New Roman" w:cs="Times New Roman"/>
          <w:sz w:val="24"/>
          <w:szCs w:val="24"/>
        </w:rPr>
        <w:br w:type="page"/>
      </w:r>
    </w:p>
    <w:p w14:paraId="45091860" w14:textId="728E7907" w:rsidR="00B4564A" w:rsidRPr="00C415F4" w:rsidRDefault="00B4564A" w:rsidP="00E54862">
      <w:pPr>
        <w:rPr>
          <w:rFonts w:ascii="Times New Roman" w:hAnsi="Times New Roman" w:cs="Times New Roman"/>
          <w:sz w:val="24"/>
          <w:szCs w:val="24"/>
        </w:rPr>
      </w:pPr>
      <w:r w:rsidRPr="00C415F4">
        <w:rPr>
          <w:rFonts w:ascii="Times New Roman" w:hAnsi="Times New Roman" w:cs="Times New Roman"/>
          <w:sz w:val="24"/>
          <w:szCs w:val="24"/>
        </w:rPr>
        <w:lastRenderedPageBreak/>
        <w:t>Data and Metadata Profile</w:t>
      </w:r>
    </w:p>
    <w:p w14:paraId="4342AE51" w14:textId="702628FF" w:rsidR="00F30D92" w:rsidRPr="00C415F4" w:rsidRDefault="00F30D92" w:rsidP="00BB6C11">
      <w:pPr>
        <w:rPr>
          <w:rFonts w:ascii="Times New Roman" w:hAnsi="Times New Roman" w:cs="Times New Roman"/>
          <w:sz w:val="24"/>
          <w:szCs w:val="24"/>
        </w:rPr>
      </w:pPr>
    </w:p>
    <w:p w14:paraId="5C17A515" w14:textId="7BD22451" w:rsidR="009C632E" w:rsidRPr="00C415F4" w:rsidRDefault="00F30D92"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 xml:space="preserve">The dataset selected for curation </w:t>
      </w:r>
      <w:r w:rsidR="00507F54" w:rsidRPr="00C415F4">
        <w:rPr>
          <w:rFonts w:ascii="Times New Roman" w:hAnsi="Times New Roman" w:cs="Times New Roman"/>
          <w:sz w:val="24"/>
          <w:szCs w:val="24"/>
        </w:rPr>
        <w:t>is</w:t>
      </w:r>
      <w:r w:rsidRPr="00C415F4">
        <w:rPr>
          <w:rFonts w:ascii="Times New Roman" w:hAnsi="Times New Roman" w:cs="Times New Roman"/>
          <w:sz w:val="24"/>
          <w:szCs w:val="24"/>
        </w:rPr>
        <w:t xml:space="preserve"> the Museum Data Files from the Institute for Museum and Library Services (IML</w:t>
      </w:r>
      <w:r w:rsidR="00DA3A1C" w:rsidRPr="00C415F4">
        <w:rPr>
          <w:rFonts w:ascii="Times New Roman" w:hAnsi="Times New Roman" w:cs="Times New Roman"/>
          <w:sz w:val="24"/>
          <w:szCs w:val="24"/>
        </w:rPr>
        <w:t>S</w:t>
      </w:r>
      <w:r w:rsidRPr="00C415F4">
        <w:rPr>
          <w:rFonts w:ascii="Times New Roman" w:hAnsi="Times New Roman" w:cs="Times New Roman"/>
          <w:sz w:val="24"/>
          <w:szCs w:val="24"/>
        </w:rPr>
        <w:t>)</w:t>
      </w:r>
      <w:r w:rsidR="006D45B5" w:rsidRPr="00C415F4">
        <w:rPr>
          <w:rFonts w:ascii="Times New Roman" w:hAnsi="Times New Roman" w:cs="Times New Roman"/>
          <w:sz w:val="24"/>
          <w:szCs w:val="24"/>
        </w:rPr>
        <w:t xml:space="preserve"> </w:t>
      </w:r>
      <w:r w:rsidR="000E0715">
        <w:rPr>
          <w:rFonts w:ascii="Times New Roman" w:hAnsi="Times New Roman" w:cs="Times New Roman"/>
          <w:sz w:val="24"/>
          <w:szCs w:val="24"/>
        </w:rPr>
        <w:t xml:space="preserve">which can be found on the imls.gov website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yzZl7awN","properties":{"formattedCitation":"({\\i{}Museum Data Files FY 2018}, 2018)","plainCitation":"(Museum Data Files FY 2018, 2018)","noteIndex":0},"citationItems":[{"id":58,"uris":["http://zotero.org/users/local/ZcV4hSmk/items/2Q8AYTBW"],"uri":["http://zotero.org/users/local/ZcV4hSmk/items/2Q8AYTBW"],"itemData":{"id":58,"type":"report","event-place":"Washington DC","publisher":"Institute for Museum and Library Services","publisher-place":"Washington DC","title":"Museum Data Files FY 2018","URL":"https://www.imls.gov/research-evaluation/data-collection/museum-data-files","accessed":{"date-parts":[["2021",1,14]]},"issued":{"date-parts":[["2018"]]}}}],"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Museum Data Files FY 2018</w:t>
      </w:r>
      <w:r w:rsidR="006D45B5" w:rsidRPr="00C415F4">
        <w:rPr>
          <w:rFonts w:ascii="Times New Roman" w:hAnsi="Times New Roman" w:cs="Times New Roman"/>
          <w:sz w:val="24"/>
          <w:szCs w:val="24"/>
        </w:rPr>
        <w:t>, 2018)</w:t>
      </w:r>
      <w:r w:rsidR="006D45B5" w:rsidRPr="00C415F4">
        <w:rPr>
          <w:rFonts w:ascii="Times New Roman" w:hAnsi="Times New Roman" w:cs="Times New Roman"/>
          <w:sz w:val="24"/>
          <w:szCs w:val="24"/>
        </w:rPr>
        <w:fldChar w:fldCharType="end"/>
      </w:r>
      <w:r w:rsidRPr="00C415F4">
        <w:rPr>
          <w:rFonts w:ascii="Times New Roman" w:hAnsi="Times New Roman" w:cs="Times New Roman"/>
          <w:sz w:val="24"/>
          <w:szCs w:val="24"/>
        </w:rPr>
        <w:t>. It was most recently compiled in 2018 to “provide information about museums and related organizations in the United States”</w:t>
      </w:r>
      <w:r w:rsidR="006D45B5" w:rsidRPr="00C415F4">
        <w:rPr>
          <w:rFonts w:ascii="Times New Roman" w:hAnsi="Times New Roman" w:cs="Times New Roman"/>
          <w:sz w:val="24"/>
          <w:szCs w:val="24"/>
        </w:rPr>
        <w:t xml:space="preserve">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isqz6c6I","properties":{"formattedCitation":"({\\i{}Museum Data Files}, 2021)","plainCitation":"(Museum Data Files, 2021)","noteIndex":0},"citationItems":[{"id":61,"uris":["http://zotero.org/users/local/ZcV4hSmk/items/A3YB43SC"],"uri":["http://zotero.org/users/local/ZcV4hSmk/items/A3YB43SC"],"itemData":{"id":61,"type":"webpage","container-title":"imls.gov","title":"Museum Data Files","URL":"https://www.imls.gov/research-evaluation/data-collection/museum-data-files","accessed":{"date-parts":[["2021",1,23]]},"issued":{"date-parts":[["202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Museum Data Files</w:t>
      </w:r>
      <w:r w:rsidR="006D45B5" w:rsidRPr="00C415F4">
        <w:rPr>
          <w:rFonts w:ascii="Times New Roman" w:hAnsi="Times New Roman" w:cs="Times New Roman"/>
          <w:sz w:val="24"/>
          <w:szCs w:val="24"/>
        </w:rPr>
        <w:t>, 2021)</w:t>
      </w:r>
      <w:r w:rsidR="006D45B5" w:rsidRPr="00C415F4">
        <w:rPr>
          <w:rFonts w:ascii="Times New Roman" w:hAnsi="Times New Roman" w:cs="Times New Roman"/>
          <w:sz w:val="24"/>
          <w:szCs w:val="24"/>
        </w:rPr>
        <w:fldChar w:fldCharType="end"/>
      </w:r>
      <w:r w:rsidR="001255FB" w:rsidRPr="00C415F4">
        <w:rPr>
          <w:rFonts w:ascii="Times New Roman" w:hAnsi="Times New Roman" w:cs="Times New Roman"/>
          <w:sz w:val="24"/>
          <w:szCs w:val="24"/>
        </w:rPr>
        <w:t>.</w:t>
      </w:r>
      <w:r w:rsidR="00DF0E28" w:rsidRPr="00C415F4">
        <w:rPr>
          <w:rFonts w:ascii="Times New Roman" w:hAnsi="Times New Roman" w:cs="Times New Roman"/>
          <w:sz w:val="24"/>
          <w:szCs w:val="24"/>
        </w:rPr>
        <w:t xml:space="preserve"> The dataset includes information on approximately 33,000 institutions </w:t>
      </w:r>
      <w:r w:rsidR="00507F54" w:rsidRPr="00C415F4">
        <w:rPr>
          <w:rFonts w:ascii="Times New Roman" w:hAnsi="Times New Roman" w:cs="Times New Roman"/>
          <w:sz w:val="24"/>
          <w:szCs w:val="24"/>
        </w:rPr>
        <w:t>across the United States and the District of Columbia</w:t>
      </w:r>
      <w:r w:rsidR="006D45B5" w:rsidRPr="00C415F4">
        <w:rPr>
          <w:rFonts w:ascii="Times New Roman" w:hAnsi="Times New Roman" w:cs="Times New Roman"/>
          <w:sz w:val="24"/>
          <w:szCs w:val="24"/>
        </w:rPr>
        <w:t xml:space="preserve"> </w:t>
      </w:r>
      <w:r w:rsidR="006D45B5" w:rsidRPr="00C415F4">
        <w:rPr>
          <w:rFonts w:ascii="Times New Roman" w:hAnsi="Times New Roman" w:cs="Times New Roman"/>
          <w:sz w:val="24"/>
          <w:szCs w:val="24"/>
        </w:rPr>
        <w:fldChar w:fldCharType="begin"/>
      </w:r>
      <w:r w:rsidR="00D2612E">
        <w:rPr>
          <w:rFonts w:ascii="Times New Roman" w:hAnsi="Times New Roman" w:cs="Times New Roman"/>
          <w:sz w:val="24"/>
          <w:szCs w:val="24"/>
        </w:rPr>
        <w:instrText xml:space="preserve"> ADDIN ZOTERO_ITEM CSL_CITATION {"citationID":"UPYscHOT","properties":{"formattedCitation":"({\\i{}Data Catalog}, 2021)","plainCitation":"(Data Catalog, 2021)","noteIndex":0},"citationItems":[{"id":59,"uris":["http://zotero.org/users/local/ZcV4hSmk/items/72AU9872"],"uri":["http://zotero.org/users/local/ZcV4hSmk/items/72AU9872"],"itemData":{"id":59,"type":"webpage","container-title":"imls.gov","title":"Data Catalog","URL":"https://www.imls.gov/research-tools/data-collection","accessed":{"date-parts":[["2021",1,23]]},"issued":{"date-parts":[["202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Data Catalog</w:t>
      </w:r>
      <w:r w:rsidR="006D45B5" w:rsidRPr="00C415F4">
        <w:rPr>
          <w:rFonts w:ascii="Times New Roman" w:hAnsi="Times New Roman" w:cs="Times New Roman"/>
          <w:sz w:val="24"/>
          <w:szCs w:val="24"/>
        </w:rPr>
        <w:t>, 2021)</w:t>
      </w:r>
      <w:r w:rsidR="006D45B5" w:rsidRPr="00C415F4">
        <w:rPr>
          <w:rFonts w:ascii="Times New Roman" w:hAnsi="Times New Roman" w:cs="Times New Roman"/>
          <w:sz w:val="24"/>
          <w:szCs w:val="24"/>
        </w:rPr>
        <w:fldChar w:fldCharType="end"/>
      </w:r>
      <w:r w:rsidR="00DF0E28" w:rsidRPr="00C415F4">
        <w:rPr>
          <w:rFonts w:ascii="Times New Roman" w:hAnsi="Times New Roman" w:cs="Times New Roman"/>
          <w:sz w:val="24"/>
          <w:szCs w:val="24"/>
        </w:rPr>
        <w:t>.</w:t>
      </w:r>
      <w:r w:rsidR="00507F54" w:rsidRPr="00C415F4">
        <w:rPr>
          <w:rFonts w:ascii="Times New Roman" w:hAnsi="Times New Roman" w:cs="Times New Roman"/>
          <w:sz w:val="24"/>
          <w:szCs w:val="24"/>
        </w:rPr>
        <w:t xml:space="preserve"> </w:t>
      </w:r>
      <w:r w:rsidR="00DA3A1C" w:rsidRPr="00C415F4">
        <w:rPr>
          <w:rFonts w:ascii="Times New Roman" w:hAnsi="Times New Roman" w:cs="Times New Roman"/>
          <w:sz w:val="24"/>
          <w:szCs w:val="24"/>
        </w:rPr>
        <w:t>IMLS draws on many sources to pull together this dataset from other available sources. The dataset is compiled with the intention that it will be used to show the impact of museums on the communities they serve. However, the dataset could also be used for more practical information such as tracking where institutions are located, the discipline of the institution</w:t>
      </w:r>
      <w:r w:rsidR="00C11410">
        <w:rPr>
          <w:rFonts w:ascii="Times New Roman" w:hAnsi="Times New Roman" w:cs="Times New Roman"/>
          <w:sz w:val="24"/>
          <w:szCs w:val="24"/>
        </w:rPr>
        <w:t>s</w:t>
      </w:r>
      <w:r w:rsidR="00DA3A1C" w:rsidRPr="00C415F4">
        <w:rPr>
          <w:rFonts w:ascii="Times New Roman" w:hAnsi="Times New Roman" w:cs="Times New Roman"/>
          <w:sz w:val="24"/>
          <w:szCs w:val="24"/>
        </w:rPr>
        <w:t xml:space="preserve"> and their IRS 990 revenue information.</w:t>
      </w:r>
    </w:p>
    <w:p w14:paraId="58419C95" w14:textId="26A18360" w:rsidR="00090A16" w:rsidRPr="00C415F4" w:rsidRDefault="009C632E"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Given the depth and breadth of the information, there are numerous stakeholders. Stakeholders include city planners and policy makers looking to determine how they could use community resources. Individual institutions could use the data to determine how their organization compares to organizations with a similar discipline, budget, staff size, etcetera. Employees could use the information to argue for salary increases or better benefits as comparable institutions</w:t>
      </w:r>
      <w:r w:rsidR="00BF0767">
        <w:rPr>
          <w:rFonts w:ascii="Times New Roman" w:hAnsi="Times New Roman" w:cs="Times New Roman"/>
          <w:sz w:val="24"/>
          <w:szCs w:val="24"/>
        </w:rPr>
        <w:t xml:space="preserve"> provide</w:t>
      </w:r>
      <w:r w:rsidRPr="00C415F4">
        <w:rPr>
          <w:rFonts w:ascii="Times New Roman" w:hAnsi="Times New Roman" w:cs="Times New Roman"/>
          <w:sz w:val="24"/>
          <w:szCs w:val="24"/>
        </w:rPr>
        <w:t>.</w:t>
      </w:r>
      <w:r w:rsidR="009360CE" w:rsidRPr="00C415F4">
        <w:rPr>
          <w:rFonts w:ascii="Times New Roman" w:hAnsi="Times New Roman" w:cs="Times New Roman"/>
          <w:sz w:val="24"/>
          <w:szCs w:val="24"/>
        </w:rPr>
        <w:t xml:space="preserve"> There are innumerable ways to utilize the dataset and this is by no means an exhaustive list. </w:t>
      </w:r>
    </w:p>
    <w:p w14:paraId="02FFBB19" w14:textId="53B9CF60" w:rsidR="00F30D92" w:rsidRPr="00C415F4" w:rsidRDefault="00090A16"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 xml:space="preserve">The Museum Data Files is a set of three </w:t>
      </w:r>
      <w:r w:rsidR="000E0B12" w:rsidRPr="00C415F4">
        <w:rPr>
          <w:rFonts w:ascii="Times New Roman" w:hAnsi="Times New Roman" w:cs="Times New Roman"/>
          <w:sz w:val="24"/>
          <w:szCs w:val="24"/>
        </w:rPr>
        <w:t xml:space="preserve">CSV Data </w:t>
      </w:r>
      <w:r w:rsidRPr="00C415F4">
        <w:rPr>
          <w:rFonts w:ascii="Times New Roman" w:hAnsi="Times New Roman" w:cs="Times New Roman"/>
          <w:sz w:val="24"/>
          <w:szCs w:val="24"/>
        </w:rPr>
        <w:t xml:space="preserve">files, each with one spreadsheet consisting of </w:t>
      </w:r>
      <w:r w:rsidR="00670E19" w:rsidRPr="00C415F4">
        <w:rPr>
          <w:rFonts w:ascii="Times New Roman" w:hAnsi="Times New Roman" w:cs="Times New Roman"/>
          <w:sz w:val="24"/>
          <w:szCs w:val="24"/>
        </w:rPr>
        <w:t xml:space="preserve">50 variables per institution. </w:t>
      </w:r>
      <w:r w:rsidR="001858A8" w:rsidRPr="00C415F4">
        <w:rPr>
          <w:rFonts w:ascii="Times New Roman" w:hAnsi="Times New Roman" w:cs="Times New Roman"/>
          <w:sz w:val="24"/>
          <w:szCs w:val="24"/>
        </w:rPr>
        <w:t xml:space="preserve">Variables contain information on every institution in the United States that met the criteria for being a museum and included location information, reported budget and revenue, and discipline. </w:t>
      </w:r>
      <w:r w:rsidR="00F402C8">
        <w:rPr>
          <w:rFonts w:ascii="Times New Roman" w:hAnsi="Times New Roman" w:cs="Times New Roman"/>
          <w:sz w:val="24"/>
          <w:szCs w:val="24"/>
        </w:rPr>
        <w:t xml:space="preserve">The criteria defined by IMLS for inclusion in the </w:t>
      </w:r>
      <w:r w:rsidR="00F402C8">
        <w:rPr>
          <w:rFonts w:ascii="Times New Roman" w:hAnsi="Times New Roman" w:cs="Times New Roman"/>
          <w:sz w:val="24"/>
          <w:szCs w:val="24"/>
        </w:rPr>
        <w:lastRenderedPageBreak/>
        <w:t xml:space="preserve">dataset require an institution be: non-profit or government run, a permanent institution for essentially educational or aesthetic purposes, owns or uses tangible or intangible objects, cares for these objects, and exhibits those objects regularly to the general public through a facility it owns or operates </w:t>
      </w:r>
      <w:r w:rsidR="00F402C8">
        <w:rPr>
          <w:rFonts w:ascii="Times New Roman" w:hAnsi="Times New Roman" w:cs="Times New Roman"/>
          <w:sz w:val="24"/>
          <w:szCs w:val="24"/>
        </w:rPr>
        <w:fldChar w:fldCharType="begin"/>
      </w:r>
      <w:r w:rsidR="00F402C8">
        <w:rPr>
          <w:rFonts w:ascii="Times New Roman" w:hAnsi="Times New Roman" w:cs="Times New Roman"/>
          <w:sz w:val="24"/>
          <w:szCs w:val="24"/>
        </w:rPr>
        <w:instrText xml:space="preserve"> ADDIN ZOTERO_ITEM CSL_CITATION {"citationID":"p7WTPU2K","properties":{"formattedCitation":"(Frehill &amp; Pelczar, 2018)","plainCitation":"(Frehill &amp; Pelczar, 2018)","noteIndex":0},"citationItems":[{"id":60,"uris":["http://zotero.org/users/local/ZcV4hSmk/items/KNDMI4DQ"],"uri":["http://zotero.org/users/local/ZcV4hSmk/items/KNDMI4DQ"],"itemData":{"id":60,"type":"report","event-place":"Washington DC","publisher":"Institute of Museum and Library Services","publisher-place":"Washington DC","title":"Data File Documentation: Museum Data Files, FY 2018 Release.","author":[{"family":"Frehill","given":"L. M."},{"family":"Pelczar","given":"M."}],"issued":{"date-parts":[["2018",11]]}}}],"schema":"https://github.com/citation-style-language/schema/raw/master/csl-citation.json"} </w:instrText>
      </w:r>
      <w:r w:rsidR="00F402C8">
        <w:rPr>
          <w:rFonts w:ascii="Times New Roman" w:hAnsi="Times New Roman" w:cs="Times New Roman"/>
          <w:sz w:val="24"/>
          <w:szCs w:val="24"/>
        </w:rPr>
        <w:fldChar w:fldCharType="separate"/>
      </w:r>
      <w:r w:rsidR="00F402C8" w:rsidRPr="00F402C8">
        <w:rPr>
          <w:rFonts w:ascii="Times New Roman" w:hAnsi="Times New Roman" w:cs="Times New Roman"/>
          <w:sz w:val="24"/>
        </w:rPr>
        <w:t>(Frehill &amp; Pelczar, 2018)</w:t>
      </w:r>
      <w:r w:rsidR="00F402C8">
        <w:rPr>
          <w:rFonts w:ascii="Times New Roman" w:hAnsi="Times New Roman" w:cs="Times New Roman"/>
          <w:sz w:val="24"/>
          <w:szCs w:val="24"/>
        </w:rPr>
        <w:fldChar w:fldCharType="end"/>
      </w:r>
      <w:r w:rsidR="00F402C8">
        <w:rPr>
          <w:rFonts w:ascii="Times New Roman" w:hAnsi="Times New Roman" w:cs="Times New Roman"/>
          <w:sz w:val="24"/>
          <w:szCs w:val="24"/>
        </w:rPr>
        <w:t xml:space="preserve">. </w:t>
      </w:r>
      <w:r w:rsidR="000E0B12" w:rsidRPr="00C415F4">
        <w:rPr>
          <w:rFonts w:ascii="Times New Roman" w:hAnsi="Times New Roman" w:cs="Times New Roman"/>
          <w:sz w:val="24"/>
          <w:szCs w:val="24"/>
        </w:rPr>
        <w:t>No proprietary software is necessary to open and</w:t>
      </w:r>
      <w:r w:rsidR="00670E19" w:rsidRPr="00C415F4">
        <w:rPr>
          <w:rFonts w:ascii="Times New Roman" w:hAnsi="Times New Roman" w:cs="Times New Roman"/>
          <w:sz w:val="24"/>
          <w:szCs w:val="24"/>
        </w:rPr>
        <w:t>/or</w:t>
      </w:r>
      <w:r w:rsidR="000E0B12" w:rsidRPr="00C415F4">
        <w:rPr>
          <w:rFonts w:ascii="Times New Roman" w:hAnsi="Times New Roman" w:cs="Times New Roman"/>
          <w:sz w:val="24"/>
          <w:szCs w:val="24"/>
        </w:rPr>
        <w:t xml:space="preserve"> analyze the data files</w:t>
      </w:r>
      <w:r w:rsidR="00670E19" w:rsidRPr="00C415F4">
        <w:rPr>
          <w:rFonts w:ascii="Times New Roman" w:hAnsi="Times New Roman" w:cs="Times New Roman"/>
          <w:sz w:val="24"/>
          <w:szCs w:val="24"/>
        </w:rPr>
        <w:t xml:space="preserve"> and no usage restrictions were found</w:t>
      </w:r>
      <w:r w:rsidR="000E0B12" w:rsidRPr="00C415F4">
        <w:rPr>
          <w:rFonts w:ascii="Times New Roman" w:hAnsi="Times New Roman" w:cs="Times New Roman"/>
          <w:sz w:val="24"/>
          <w:szCs w:val="24"/>
        </w:rPr>
        <w:t>.</w:t>
      </w:r>
      <w:r w:rsidRPr="00C415F4">
        <w:rPr>
          <w:rFonts w:ascii="Times New Roman" w:hAnsi="Times New Roman" w:cs="Times New Roman"/>
          <w:sz w:val="24"/>
          <w:szCs w:val="24"/>
        </w:rPr>
        <w:t xml:space="preserve"> </w:t>
      </w:r>
      <w:r w:rsidR="00DA3A1C" w:rsidRPr="00C415F4">
        <w:rPr>
          <w:rFonts w:ascii="Times New Roman" w:hAnsi="Times New Roman" w:cs="Times New Roman"/>
          <w:sz w:val="24"/>
          <w:szCs w:val="24"/>
        </w:rPr>
        <w:t xml:space="preserve">   </w:t>
      </w:r>
    </w:p>
    <w:p w14:paraId="565A6B38" w14:textId="18FFD2E5" w:rsidR="0062261B" w:rsidRDefault="0062261B"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 xml:space="preserve">Also available with the dataset is a File Documentation and User’s Guide. The guide consists of several tables and appendices explaining the data. The </w:t>
      </w:r>
      <w:r w:rsidR="00F20875">
        <w:rPr>
          <w:rFonts w:ascii="Times New Roman" w:hAnsi="Times New Roman" w:cs="Times New Roman"/>
          <w:sz w:val="24"/>
          <w:szCs w:val="24"/>
        </w:rPr>
        <w:t xml:space="preserve">descriptive </w:t>
      </w:r>
      <w:r w:rsidRPr="00C415F4">
        <w:rPr>
          <w:rFonts w:ascii="Times New Roman" w:hAnsi="Times New Roman" w:cs="Times New Roman"/>
          <w:sz w:val="24"/>
          <w:szCs w:val="24"/>
        </w:rPr>
        <w:t xml:space="preserve">metadata provided includes </w:t>
      </w:r>
      <w:r w:rsidR="00F20875">
        <w:rPr>
          <w:rFonts w:ascii="Times New Roman" w:hAnsi="Times New Roman" w:cs="Times New Roman"/>
          <w:sz w:val="24"/>
          <w:szCs w:val="24"/>
        </w:rPr>
        <w:t xml:space="preserve">a key </w:t>
      </w:r>
      <w:r w:rsidRPr="00C415F4">
        <w:rPr>
          <w:rFonts w:ascii="Times New Roman" w:hAnsi="Times New Roman" w:cs="Times New Roman"/>
          <w:sz w:val="24"/>
          <w:szCs w:val="24"/>
        </w:rPr>
        <w:t>the numerous abbreviations and codes within the dataset</w:t>
      </w:r>
      <w:r w:rsidR="006D45B5" w:rsidRPr="00C415F4">
        <w:rPr>
          <w:rFonts w:ascii="Times New Roman" w:hAnsi="Times New Roman" w:cs="Times New Roman"/>
          <w:sz w:val="24"/>
          <w:szCs w:val="24"/>
        </w:rPr>
        <w:t xml:space="preserve">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6NwCU5ec","properties":{"formattedCitation":"(Frehill &amp; Pelczar, 2018)","plainCitation":"(Frehill &amp; Pelczar, 2018)","noteIndex":0},"citationItems":[{"id":60,"uris":["http://zotero.org/users/local/ZcV4hSmk/items/KNDMI4DQ"],"uri":["http://zotero.org/users/local/ZcV4hSmk/items/KNDMI4DQ"],"itemData":{"id":60,"type":"report","event-place":"Washington DC","publisher":"Institute of Museum and Library Services","publisher-place":"Washington DC","title":"Data File Documentation: Museum Data Files, FY 2018 Release.","author":[{"family":"Frehill","given":"L. M."},{"family":"Pelczar","given":"M."}],"issued":{"date-parts":[["2018",1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Frehill &amp; Pelczar, 2018)</w:t>
      </w:r>
      <w:r w:rsidR="006D45B5" w:rsidRPr="00C415F4">
        <w:rPr>
          <w:rFonts w:ascii="Times New Roman" w:hAnsi="Times New Roman" w:cs="Times New Roman"/>
          <w:sz w:val="24"/>
          <w:szCs w:val="24"/>
        </w:rPr>
        <w:fldChar w:fldCharType="end"/>
      </w:r>
      <w:r w:rsidRPr="00C415F4">
        <w:rPr>
          <w:rFonts w:ascii="Times New Roman" w:hAnsi="Times New Roman" w:cs="Times New Roman"/>
          <w:sz w:val="24"/>
          <w:szCs w:val="24"/>
        </w:rPr>
        <w:t>.</w:t>
      </w:r>
      <w:r w:rsidR="00DE4AF5">
        <w:rPr>
          <w:rFonts w:ascii="Times New Roman" w:hAnsi="Times New Roman" w:cs="Times New Roman"/>
          <w:sz w:val="24"/>
          <w:szCs w:val="24"/>
        </w:rPr>
        <w:t xml:space="preserve"> Structural metadata is also supplied to describe how the three separate CSV files are arranged. Lastly the guide contains administrative metadata information such as usage rights, and when and how the dataset was created. The metadata covered within the </w:t>
      </w:r>
      <w:r w:rsidR="00DE4AF5" w:rsidRPr="00C415F4">
        <w:rPr>
          <w:rFonts w:ascii="Times New Roman" w:hAnsi="Times New Roman" w:cs="Times New Roman"/>
          <w:sz w:val="24"/>
          <w:szCs w:val="24"/>
        </w:rPr>
        <w:t>File Documentation and User’s Guide</w:t>
      </w:r>
      <w:r w:rsidR="00DE4AF5">
        <w:rPr>
          <w:rFonts w:ascii="Times New Roman" w:hAnsi="Times New Roman" w:cs="Times New Roman"/>
          <w:sz w:val="24"/>
          <w:szCs w:val="24"/>
        </w:rPr>
        <w:t xml:space="preserve"> is quite </w:t>
      </w:r>
      <w:r w:rsidR="00FC1DBC">
        <w:rPr>
          <w:rFonts w:ascii="Times New Roman" w:hAnsi="Times New Roman" w:cs="Times New Roman"/>
          <w:sz w:val="24"/>
          <w:szCs w:val="24"/>
        </w:rPr>
        <w:t>comprehensive,</w:t>
      </w:r>
      <w:r w:rsidR="00DE4AF5">
        <w:rPr>
          <w:rFonts w:ascii="Times New Roman" w:hAnsi="Times New Roman" w:cs="Times New Roman"/>
          <w:sz w:val="24"/>
          <w:szCs w:val="24"/>
        </w:rPr>
        <w:t xml:space="preserve"> but it is also absolutely necessary for understanding the dataset. </w:t>
      </w:r>
      <w:r w:rsidR="00FC1DBC">
        <w:rPr>
          <w:rFonts w:ascii="Times New Roman" w:hAnsi="Times New Roman" w:cs="Times New Roman"/>
          <w:sz w:val="24"/>
          <w:szCs w:val="24"/>
        </w:rPr>
        <w:t>While some data elements are self-explanatory other abbreviations and codes require a key to extract their meaning.</w:t>
      </w:r>
      <w:r w:rsidR="00373FBB">
        <w:rPr>
          <w:rFonts w:ascii="Times New Roman" w:hAnsi="Times New Roman" w:cs="Times New Roman"/>
          <w:sz w:val="24"/>
          <w:szCs w:val="24"/>
        </w:rPr>
        <w:t xml:space="preserve"> There is not sufficient metadata within to data files to fully utilize the dataset without the </w:t>
      </w:r>
      <w:r w:rsidR="00373FBB" w:rsidRPr="00C415F4">
        <w:rPr>
          <w:rFonts w:ascii="Times New Roman" w:hAnsi="Times New Roman" w:cs="Times New Roman"/>
          <w:sz w:val="24"/>
          <w:szCs w:val="24"/>
        </w:rPr>
        <w:t>File Documentation and User’s Guide</w:t>
      </w:r>
      <w:r w:rsidR="00373FBB">
        <w:rPr>
          <w:rFonts w:ascii="Times New Roman" w:hAnsi="Times New Roman" w:cs="Times New Roman"/>
          <w:sz w:val="24"/>
          <w:szCs w:val="24"/>
        </w:rPr>
        <w:t>.</w:t>
      </w:r>
    </w:p>
    <w:p w14:paraId="3A7A5486" w14:textId="429F5042" w:rsidR="006E68B5" w:rsidRDefault="00FC0387" w:rsidP="00C04A34">
      <w:pPr>
        <w:spacing w:line="480" w:lineRule="auto"/>
        <w:rPr>
          <w:rFonts w:ascii="Times New Roman" w:hAnsi="Times New Roman" w:cs="Times New Roman"/>
          <w:sz w:val="24"/>
          <w:szCs w:val="24"/>
        </w:rPr>
      </w:pPr>
      <w:r>
        <w:rPr>
          <w:rFonts w:ascii="Times New Roman" w:hAnsi="Times New Roman" w:cs="Times New Roman"/>
          <w:sz w:val="24"/>
          <w:szCs w:val="24"/>
        </w:rPr>
        <w:tab/>
        <w:t>The dataset incorporates some metadata standards for particular elements</w:t>
      </w:r>
      <w:r w:rsidR="004845E2">
        <w:rPr>
          <w:rFonts w:ascii="Times New Roman" w:hAnsi="Times New Roman" w:cs="Times New Roman"/>
          <w:sz w:val="24"/>
          <w:szCs w:val="24"/>
        </w:rPr>
        <w:t xml:space="preserve"> but more so as a means of controlled vocabulary</w:t>
      </w:r>
      <w:r>
        <w:rPr>
          <w:rFonts w:ascii="Times New Roman" w:hAnsi="Times New Roman" w:cs="Times New Roman"/>
          <w:sz w:val="24"/>
          <w:szCs w:val="24"/>
        </w:rPr>
        <w:t xml:space="preserve">. The </w:t>
      </w:r>
      <w:r w:rsidRPr="00FC0387">
        <w:rPr>
          <w:rFonts w:ascii="Times New Roman" w:hAnsi="Times New Roman" w:cs="Times New Roman"/>
          <w:sz w:val="24"/>
          <w:szCs w:val="24"/>
        </w:rPr>
        <w:t>North American Industry Classification System (NAICS), Standard Industrial Classification (SIC) codes, and the Federal Information Processing Standards (FIPS) State and County Codes, all provide consistency among the elements within the set and other federal government reports.</w:t>
      </w:r>
      <w:r w:rsidR="004845E2">
        <w:rPr>
          <w:rFonts w:ascii="Times New Roman" w:hAnsi="Times New Roman" w:cs="Times New Roman"/>
          <w:sz w:val="24"/>
          <w:szCs w:val="24"/>
        </w:rPr>
        <w:t xml:space="preserve"> However, the dataset does not incorporate a particular schema, such as Dublin Core, to identify elements or make the data consistent with other datasets.</w:t>
      </w:r>
    </w:p>
    <w:p w14:paraId="74D6CD84" w14:textId="387301AA" w:rsidR="00A000A4" w:rsidRPr="00C415F4" w:rsidRDefault="00A000A4" w:rsidP="00C04A3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pplying a metadata schema could prove to make the dataset more useable and discoverable. There are elements in the dataset unique to this study but many could be plugged into Dublin Core or a similar type metadata standard with ease. </w:t>
      </w:r>
      <w:r w:rsidR="00C831CB">
        <w:rPr>
          <w:rFonts w:ascii="Times New Roman" w:hAnsi="Times New Roman" w:cs="Times New Roman"/>
          <w:sz w:val="24"/>
          <w:szCs w:val="24"/>
        </w:rPr>
        <w:t>DCMI could be utilized though it may need some adaption since this dataset contains information about organizations rather than objects</w:t>
      </w:r>
      <w:r w:rsidR="0073341E">
        <w:rPr>
          <w:rFonts w:ascii="Times New Roman" w:hAnsi="Times New Roman" w:cs="Times New Roman"/>
          <w:sz w:val="24"/>
          <w:szCs w:val="24"/>
        </w:rPr>
        <w:t>. Expanding the codes and abbreviations would also be crucial to increase discoverability in a repository environment and necessary for an individual unfamiliar with the data to utilize the dataset.</w:t>
      </w:r>
    </w:p>
    <w:p w14:paraId="48A5C36A" w14:textId="0EFA5480" w:rsidR="00BB6C11" w:rsidRDefault="00DC373D" w:rsidP="00DC373D">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Though no publication</w:t>
      </w:r>
      <w:r w:rsidR="009F213E" w:rsidRPr="00C415F4">
        <w:rPr>
          <w:rFonts w:ascii="Times New Roman" w:hAnsi="Times New Roman" w:cs="Times New Roman"/>
          <w:sz w:val="24"/>
          <w:szCs w:val="24"/>
        </w:rPr>
        <w:t>s</w:t>
      </w:r>
      <w:r w:rsidRPr="00C415F4">
        <w:rPr>
          <w:rFonts w:ascii="Times New Roman" w:hAnsi="Times New Roman" w:cs="Times New Roman"/>
          <w:sz w:val="24"/>
          <w:szCs w:val="24"/>
        </w:rPr>
        <w:t xml:space="preserve"> could be found yet, the dataset is being used in the IMLS study </w:t>
      </w:r>
      <w:r w:rsidRPr="00BF0767">
        <w:rPr>
          <w:rFonts w:ascii="Times New Roman" w:hAnsi="Times New Roman" w:cs="Times New Roman"/>
          <w:i/>
          <w:iCs/>
          <w:sz w:val="24"/>
          <w:szCs w:val="24"/>
        </w:rPr>
        <w:t>Understanding the Social Wellbeing Impacts of the Nation’s Libraries and Museums,</w:t>
      </w:r>
      <w:r w:rsidRPr="00C415F4">
        <w:rPr>
          <w:rFonts w:ascii="Times New Roman" w:hAnsi="Times New Roman" w:cs="Times New Roman"/>
          <w:sz w:val="24"/>
          <w:szCs w:val="24"/>
        </w:rPr>
        <w:t xml:space="preserve"> </w:t>
      </w:r>
      <w:r w:rsidR="009F213E" w:rsidRPr="00C415F4">
        <w:rPr>
          <w:rFonts w:ascii="Times New Roman" w:hAnsi="Times New Roman" w:cs="Times New Roman"/>
          <w:sz w:val="24"/>
          <w:szCs w:val="24"/>
        </w:rPr>
        <w:t>w</w:t>
      </w:r>
      <w:r w:rsidRPr="00C415F4">
        <w:rPr>
          <w:rFonts w:ascii="Times New Roman" w:hAnsi="Times New Roman" w:cs="Times New Roman"/>
          <w:sz w:val="24"/>
          <w:szCs w:val="24"/>
        </w:rPr>
        <w:t>hich focus</w:t>
      </w:r>
      <w:r w:rsidR="009F213E" w:rsidRPr="00C415F4">
        <w:rPr>
          <w:rFonts w:ascii="Times New Roman" w:hAnsi="Times New Roman" w:cs="Times New Roman"/>
          <w:sz w:val="24"/>
          <w:szCs w:val="24"/>
        </w:rPr>
        <w:t>es</w:t>
      </w:r>
      <w:r w:rsidRPr="00C415F4">
        <w:rPr>
          <w:rFonts w:ascii="Times New Roman" w:hAnsi="Times New Roman" w:cs="Times New Roman"/>
          <w:sz w:val="24"/>
          <w:szCs w:val="24"/>
        </w:rPr>
        <w:t xml:space="preserve"> </w:t>
      </w:r>
      <w:r w:rsidR="009F213E" w:rsidRPr="00C415F4">
        <w:rPr>
          <w:rFonts w:ascii="Times New Roman" w:hAnsi="Times New Roman" w:cs="Times New Roman"/>
          <w:sz w:val="24"/>
          <w:szCs w:val="24"/>
        </w:rPr>
        <w:t>on</w:t>
      </w:r>
      <w:r w:rsidRPr="00C415F4">
        <w:rPr>
          <w:rFonts w:ascii="Times New Roman" w:hAnsi="Times New Roman" w:cs="Times New Roman"/>
          <w:sz w:val="24"/>
          <w:szCs w:val="24"/>
        </w:rPr>
        <w:t xml:space="preserve"> understand</w:t>
      </w:r>
      <w:r w:rsidR="009F213E" w:rsidRPr="00C415F4">
        <w:rPr>
          <w:rFonts w:ascii="Times New Roman" w:hAnsi="Times New Roman" w:cs="Times New Roman"/>
          <w:sz w:val="24"/>
          <w:szCs w:val="24"/>
        </w:rPr>
        <w:t>ing</w:t>
      </w:r>
      <w:r w:rsidRPr="00C415F4">
        <w:rPr>
          <w:rFonts w:ascii="Times New Roman" w:hAnsi="Times New Roman" w:cs="Times New Roman"/>
          <w:sz w:val="24"/>
          <w:szCs w:val="24"/>
        </w:rPr>
        <w:t xml:space="preserve"> “the conditions under which museums and libraries contribute to social quality of life, economic prosperity and other aspects of wellbeing”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CI12KOdI","properties":{"formattedCitation":"({\\i{}Museum Data Files}, 2021)","plainCitation":"(Museum Data Files, 2021)","noteIndex":0},"citationItems":[{"id":61,"uris":["http://zotero.org/users/local/ZcV4hSmk/items/A3YB43SC"],"uri":["http://zotero.org/users/local/ZcV4hSmk/items/A3YB43SC"],"itemData":{"id":61,"type":"webpage","container-title":"imls.gov","title":"Museum Data Files","URL":"https://www.imls.gov/research-evaluation/data-collection/museum-data-files","accessed":{"date-parts":[["2021",1,23]]},"issued":{"date-parts":[["202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Museum Data Files</w:t>
      </w:r>
      <w:r w:rsidR="006D45B5" w:rsidRPr="00C415F4">
        <w:rPr>
          <w:rFonts w:ascii="Times New Roman" w:hAnsi="Times New Roman" w:cs="Times New Roman"/>
          <w:sz w:val="24"/>
          <w:szCs w:val="24"/>
        </w:rPr>
        <w:t>, 2021)</w:t>
      </w:r>
      <w:r w:rsidR="006D45B5" w:rsidRPr="00C415F4">
        <w:rPr>
          <w:rFonts w:ascii="Times New Roman" w:hAnsi="Times New Roman" w:cs="Times New Roman"/>
          <w:sz w:val="24"/>
          <w:szCs w:val="24"/>
        </w:rPr>
        <w:fldChar w:fldCharType="end"/>
      </w:r>
      <w:r w:rsidR="006D45B5" w:rsidRPr="00C415F4">
        <w:rPr>
          <w:rFonts w:ascii="Times New Roman" w:hAnsi="Times New Roman" w:cs="Times New Roman"/>
          <w:sz w:val="24"/>
          <w:szCs w:val="24"/>
        </w:rPr>
        <w:t xml:space="preserve">. </w:t>
      </w:r>
      <w:r w:rsidR="006F7705" w:rsidRPr="00C415F4">
        <w:rPr>
          <w:rFonts w:ascii="Times New Roman" w:hAnsi="Times New Roman" w:cs="Times New Roman"/>
          <w:sz w:val="24"/>
          <w:szCs w:val="24"/>
        </w:rPr>
        <w:t>However, given the dataset has been available for download for a few years, it seems very unlikely it has never been utilized in a publication even though none could be found.</w:t>
      </w:r>
      <w:r w:rsidR="0073341E">
        <w:rPr>
          <w:rFonts w:ascii="Times New Roman" w:hAnsi="Times New Roman" w:cs="Times New Roman"/>
          <w:sz w:val="24"/>
          <w:szCs w:val="24"/>
        </w:rPr>
        <w:t xml:space="preserve">  </w:t>
      </w:r>
    </w:p>
    <w:p w14:paraId="348878C9" w14:textId="77777777" w:rsidR="00E54862" w:rsidRDefault="00E54862" w:rsidP="00DC373D">
      <w:pPr>
        <w:spacing w:line="480" w:lineRule="auto"/>
        <w:rPr>
          <w:rFonts w:ascii="Times New Roman" w:hAnsi="Times New Roman" w:cs="Times New Roman"/>
          <w:sz w:val="24"/>
          <w:szCs w:val="24"/>
        </w:rPr>
      </w:pPr>
    </w:p>
    <w:p w14:paraId="0040442D" w14:textId="77777777" w:rsidR="00E54862" w:rsidRDefault="00E54862" w:rsidP="00E54862">
      <w:pPr>
        <w:spacing w:line="480" w:lineRule="auto"/>
        <w:rPr>
          <w:rFonts w:ascii="Times New Roman" w:hAnsi="Times New Roman" w:cs="Times New Roman"/>
          <w:sz w:val="24"/>
          <w:szCs w:val="24"/>
        </w:rPr>
      </w:pPr>
      <w:r>
        <w:rPr>
          <w:rFonts w:ascii="Times New Roman" w:hAnsi="Times New Roman" w:cs="Times New Roman"/>
          <w:sz w:val="24"/>
          <w:szCs w:val="24"/>
        </w:rPr>
        <w:t>Repository Profile</w:t>
      </w:r>
    </w:p>
    <w:p w14:paraId="6E7E2369" w14:textId="70B58F1D"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pository selected for placement of the Museum Data Files from the Institute for Museum and Library Services is the World Values Survey WVS Data Arch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WYJhF7","properties":{"formattedCitation":"({\\i{}World Values Survey}, 2020)","plainCitation":"(World Values Survey, 2020)","noteIndex":0},"citationItems":[{"id":65,"uris":["http://zotero.org/users/local/ZcV4hSmk/items/SQFQML96"],"uri":["http://zotero.org/users/local/ZcV4hSmk/items/SQFQML96"],"itemData":{"id":65,"type":"webpage","container-title":"World Values Survey","genre":"organization","language":"English","title":"World Values Survey","URL":"https://www.worldvaluessurvey.org/wv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C51408">
        <w:rPr>
          <w:rFonts w:ascii="Times New Roman" w:hAnsi="Times New Roman" w:cs="Times New Roman"/>
          <w:sz w:val="24"/>
          <w:szCs w:val="24"/>
        </w:rPr>
        <w:t>(</w:t>
      </w:r>
      <w:r w:rsidRPr="00C51408">
        <w:rPr>
          <w:rFonts w:ascii="Times New Roman" w:hAnsi="Times New Roman" w:cs="Times New Roman"/>
          <w:i/>
          <w:iCs/>
          <w:sz w:val="24"/>
          <w:szCs w:val="24"/>
        </w:rPr>
        <w:t>World Values Survey</w:t>
      </w:r>
      <w:r w:rsidRPr="00C51408">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useum Data Files are currently, and logically, housed within the IMLS Data Collection repository (cite). However, this dataset’s potential use extends beyond the reach of the IMLS Data Collection repository and would benefit from additional placement to reach new audiences. Placing this dataset in a repository with a different but complementary audience will allow it to contribute to new areas of research. The World Values Survey was selected </w:t>
      </w:r>
      <w:r>
        <w:rPr>
          <w:rFonts w:ascii="Times New Roman" w:hAnsi="Times New Roman" w:cs="Times New Roman"/>
          <w:sz w:val="24"/>
          <w:szCs w:val="24"/>
        </w:rPr>
        <w:lastRenderedPageBreak/>
        <w:t>because it does not currently contain any data similar to the Museum Data Files but it is believed the Museum Data Files would contribute a new perspective and research angle to the ongoing work of the Survey.</w:t>
      </w:r>
    </w:p>
    <w:p w14:paraId="7821669B" w14:textId="77777777" w:rsidR="00E54862" w:rsidRDefault="00E54862" w:rsidP="00E54862">
      <w:pPr>
        <w:spacing w:line="480" w:lineRule="auto"/>
        <w:ind w:left="720"/>
        <w:rPr>
          <w:rFonts w:ascii="Times New Roman" w:hAnsi="Times New Roman" w:cs="Times New Roman"/>
          <w:sz w:val="24"/>
          <w:szCs w:val="24"/>
        </w:rPr>
      </w:pPr>
      <w:r w:rsidRPr="007B267B">
        <w:rPr>
          <w:rFonts w:ascii="Times New Roman" w:hAnsi="Times New Roman" w:cs="Times New Roman"/>
          <w:sz w:val="24"/>
          <w:szCs w:val="24"/>
        </w:rPr>
        <w:t>The World Values Survey (WVS) is an international research program devoted to the scientific and academic study of social, political, economic, religious and cultural values of people in the world. The project’s goal is to assess which impact values stability or change over time has on the social, political and economic development of countries and socie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Q4jgqL","properties":{"formattedCitation":"({\\i{}Who We Are}, 2020)","plainCitation":"(Who We Are, 2020)","noteIndex":0},"citationItems":[{"id":62,"uris":["http://zotero.org/users/local/ZcV4hSmk/items/72HWTXNZ"],"uri":["http://zotero.org/users/local/ZcV4hSmk/items/72HWTXNZ"],"itemData":{"id":62,"type":"webpage","container-title":"World Values Survey","genre":"organization","language":"English","title":"Who We Are","URL":"http://www.worldvaluessurvey.org/WVSContent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FE42C7">
        <w:rPr>
          <w:rFonts w:ascii="Times New Roman" w:hAnsi="Times New Roman" w:cs="Times New Roman"/>
          <w:sz w:val="24"/>
          <w:szCs w:val="24"/>
        </w:rPr>
        <w:t>(</w:t>
      </w:r>
      <w:r w:rsidRPr="00FE42C7">
        <w:rPr>
          <w:rFonts w:ascii="Times New Roman" w:hAnsi="Times New Roman" w:cs="Times New Roman"/>
          <w:i/>
          <w:iCs/>
          <w:sz w:val="24"/>
          <w:szCs w:val="24"/>
        </w:rPr>
        <w:t>Who We Are</w:t>
      </w:r>
      <w:r w:rsidRPr="00FE42C7">
        <w:rPr>
          <w:rFonts w:ascii="Times New Roman" w:hAnsi="Times New Roman" w:cs="Times New Roman"/>
          <w:sz w:val="24"/>
          <w:szCs w:val="24"/>
        </w:rPr>
        <w:t>, 2020)</w:t>
      </w:r>
      <w:r>
        <w:rPr>
          <w:rFonts w:ascii="Times New Roman" w:hAnsi="Times New Roman" w:cs="Times New Roman"/>
          <w:sz w:val="24"/>
          <w:szCs w:val="24"/>
        </w:rPr>
        <w:fldChar w:fldCharType="end"/>
      </w:r>
      <w:r w:rsidRPr="007B267B">
        <w:rPr>
          <w:rFonts w:ascii="Times New Roman" w:hAnsi="Times New Roman" w:cs="Times New Roman"/>
          <w:sz w:val="24"/>
          <w:szCs w:val="24"/>
        </w:rPr>
        <w:t>. </w:t>
      </w:r>
    </w:p>
    <w:p w14:paraId="346A4511" w14:textId="77777777"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useum Data Files provide a cultural values map to the United States. When overlaid with political and economic maps, one could research how the presence of cultural institutions affects the economic and political leanings of a geographic area. While the Data Files can only provide this information for the United States, similar studies have been done internationally and could be added to the WVS Data Archive as well to complete this perspective for research.</w:t>
      </w:r>
    </w:p>
    <w:p w14:paraId="6BE86149" w14:textId="77777777" w:rsidR="00E54862" w:rsidRDefault="00E54862" w:rsidP="00E548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VS Data Archive repository is not open to general data submissions but rather is the repository for all of the data collected from the questionnaires developed by social scientists for the organization. Since 1981, the World Values Survey Association has been collecting data  from social surveys in 5 year cycles from 120 countries to create the “largest non-commercial academic social survey progr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iq87bNa","properties":{"formattedCitation":"({\\i{}Who We Are}, 2020)","plainCitation":"(Who We Are, 2020)","noteIndex":0},"citationItems":[{"id":62,"uris":["http://zotero.org/users/local/ZcV4hSmk/items/72HWTXNZ"],"uri":["http://zotero.org/users/local/ZcV4hSmk/items/72HWTXNZ"],"itemData":{"id":62,"type":"webpage","container-title":"World Values Survey","genre":"organization","language":"English","title":"Who We Are","URL":"http://www.worldvaluessurvey.org/WVSContent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2F2DB2">
        <w:rPr>
          <w:rFonts w:ascii="Times New Roman" w:hAnsi="Times New Roman" w:cs="Times New Roman"/>
          <w:sz w:val="24"/>
          <w:szCs w:val="24"/>
        </w:rPr>
        <w:t>(</w:t>
      </w:r>
      <w:r w:rsidRPr="002F2DB2">
        <w:rPr>
          <w:rFonts w:ascii="Times New Roman" w:hAnsi="Times New Roman" w:cs="Times New Roman"/>
          <w:i/>
          <w:iCs/>
          <w:sz w:val="24"/>
          <w:szCs w:val="24"/>
        </w:rPr>
        <w:t>Who We Are</w:t>
      </w:r>
      <w:r w:rsidRPr="002F2DB2">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The repository serves a very specific purpose with a very defined collection scope. However, the data contained within the Museum Data Files fits well with the WSV “p</w:t>
      </w:r>
      <w:r w:rsidRPr="00066D8C">
        <w:rPr>
          <w:rFonts w:ascii="Times New Roman" w:hAnsi="Times New Roman" w:cs="Times New Roman"/>
          <w:sz w:val="24"/>
          <w:szCs w:val="24"/>
        </w:rPr>
        <w:t xml:space="preserve">roject’s overall aim is to analyze people’s values, beliefs and norms in a comparative cross-national and over-time perspective” </w:t>
      </w:r>
      <w:r w:rsidRPr="00066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eQflrQ","properties":{"formattedCitation":"({\\i{}Who We Are}, 2020)","plainCitation":"(Who We Are, 2020)","noteIndex":0},"citationItems":[{"id":62,"uris":["http://zotero.org/users/local/ZcV4hSmk/items/72HWTXNZ"],"uri":["http://zotero.org/users/local/ZcV4hSmk/items/72HWTXNZ"],"itemData":{"id":62,"type":"webpage","container-title":"World Values Survey","genre":"organization","language":"English","title":"Who We Are","URL":"http://www.worldvaluessurvey.org/WVSContents.jsp","accessed":{"date-parts":[["2021",2,8]]},"issued":{"date-parts":[["2020"]]}}}],"schema":"https://github.com/citation-style-language/schema/raw/master/csl-citation.json"} </w:instrText>
      </w:r>
      <w:r w:rsidRPr="00066D8C">
        <w:rPr>
          <w:rFonts w:ascii="Times New Roman" w:hAnsi="Times New Roman" w:cs="Times New Roman"/>
          <w:sz w:val="24"/>
          <w:szCs w:val="24"/>
        </w:rPr>
        <w:fldChar w:fldCharType="separate"/>
      </w:r>
      <w:r w:rsidRPr="00066D8C">
        <w:rPr>
          <w:rFonts w:ascii="Times New Roman" w:hAnsi="Times New Roman" w:cs="Times New Roman"/>
          <w:sz w:val="24"/>
          <w:szCs w:val="24"/>
        </w:rPr>
        <w:t>(Who We Are, 2020)</w:t>
      </w:r>
      <w:r w:rsidRPr="00066D8C">
        <w:rPr>
          <w:rFonts w:ascii="Times New Roman" w:hAnsi="Times New Roman" w:cs="Times New Roman"/>
          <w:sz w:val="24"/>
          <w:szCs w:val="24"/>
        </w:rPr>
        <w:fldChar w:fldCharType="end"/>
      </w:r>
      <w:r w:rsidRPr="00066D8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Like the WSV survey, the Museum Data Files have been conducted at multiple time intervals complementing the over-time perspective of the WSV.   </w:t>
      </w:r>
      <w:r w:rsidRPr="00C415F4">
        <w:rPr>
          <w:rFonts w:ascii="Times New Roman" w:hAnsi="Times New Roman" w:cs="Times New Roman"/>
          <w:sz w:val="24"/>
          <w:szCs w:val="24"/>
        </w:rPr>
        <w:tab/>
      </w:r>
    </w:p>
    <w:p w14:paraId="4CE90BA1" w14:textId="54477C55" w:rsidR="00E54862" w:rsidRDefault="00E54862" w:rsidP="00E548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orld Values Survey provides access to seven different waves of the survey spanning the last 40 years as well as a 2017 joint report with the European Values Survey, regional WVS surveys, and a Times Series Data set that shows how the survey results have changed over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NmO1BY","properties":{"formattedCitation":"({\\i{}Data &amp; Documentation}, 2020)","plainCitation":"(Data &amp; Documentation, 2020)","noteIndex":0},"citationItems":[{"id":63,"uris":["http://zotero.org/users/local/ZcV4hSmk/items/QABT6QIX"],"uri":["http://zotero.org/users/local/ZcV4hSmk/items/QABT6QIX"],"itemData":{"id":63,"type":"webpage","container-title":"World Values Survey","genre":"organization","language":"English","title":"Data &amp; Documentation","URL":"https://www.worldvaluessurvey.org/WVSContent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D616A6">
        <w:rPr>
          <w:rFonts w:ascii="Times New Roman" w:hAnsi="Times New Roman" w:cs="Times New Roman"/>
          <w:sz w:val="24"/>
          <w:szCs w:val="24"/>
        </w:rPr>
        <w:t>(</w:t>
      </w:r>
      <w:r w:rsidRPr="00D616A6">
        <w:rPr>
          <w:rFonts w:ascii="Times New Roman" w:hAnsi="Times New Roman" w:cs="Times New Roman"/>
          <w:i/>
          <w:iCs/>
          <w:sz w:val="24"/>
          <w:szCs w:val="24"/>
        </w:rPr>
        <w:t>Data &amp; Documentation</w:t>
      </w:r>
      <w:r w:rsidRPr="00D616A6">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All of the datasets are available for download on the World Values Survey Website as well as a quick-reference guide for using and understanding the datasets. No login is required to download any of the materials, though the user must register, at no cost, providing some very basic demographic information and agree to the </w:t>
      </w:r>
      <w:r w:rsidRPr="009B2993">
        <w:rPr>
          <w:rFonts w:ascii="Times New Roman" w:hAnsi="Times New Roman" w:cs="Times New Roman"/>
          <w:sz w:val="24"/>
          <w:szCs w:val="24"/>
        </w:rPr>
        <w:t>WVS non-redistribution data use license</w:t>
      </w:r>
      <w:r>
        <w:rPr>
          <w:rFonts w:ascii="Times New Roman" w:hAnsi="Times New Roman" w:cs="Times New Roman"/>
          <w:sz w:val="24"/>
          <w:szCs w:val="24"/>
        </w:rPr>
        <w:t xml:space="preserve"> to access the .rds data files. The reference guide, questionnaire, and documentation for the datasets is available in PDF form. The datasets are provided in multiple formats, SPSS, Stat, ASCIL text and Excel, and the recommended citations for the sets are also provided. </w:t>
      </w:r>
    </w:p>
    <w:p w14:paraId="236FFEB9" w14:textId="4BBE876A"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file download, an Online Data Analysis tool is available as an additional  access mechanism provided for the datasets </w:t>
      </w:r>
      <w:r>
        <w:rPr>
          <w:rFonts w:ascii="Times New Roman" w:hAnsi="Times New Roman" w:cs="Times New Roman"/>
          <w:sz w:val="24"/>
          <w:szCs w:val="24"/>
        </w:rPr>
        <w:fldChar w:fldCharType="begin"/>
      </w:r>
      <w:r w:rsidR="00334F97">
        <w:rPr>
          <w:rFonts w:ascii="Times New Roman" w:hAnsi="Times New Roman" w:cs="Times New Roman"/>
          <w:sz w:val="24"/>
          <w:szCs w:val="24"/>
        </w:rPr>
        <w:instrText xml:space="preserve"> ADDIN ZOTERO_ITEM CSL_CITATION {"citationID":"ojbQt9H3","properties":{"formattedCitation":"({\\i{}Online Data Analysis}, 2020)","plainCitation":"(Online Data Analysis, 2020)","noteIndex":0},"citationItems":[{"id":64,"uris":["http://zotero.org/users/local/ZcV4hSmk/items/X9MK992S"],"uri":["http://zotero.org/users/local/ZcV4hSmk/items/X9MK992S"],"itemData":{"id":64,"type":"webpage","container-title":"World Values Survey","genre":"organization","language":"English","title":"Online Data Analysis","URL":"https://www.worldvaluessurvey.org/WVSOnline.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472AF4">
        <w:rPr>
          <w:rFonts w:ascii="Times New Roman" w:hAnsi="Times New Roman" w:cs="Times New Roman"/>
          <w:sz w:val="24"/>
          <w:szCs w:val="24"/>
        </w:rPr>
        <w:t>(</w:t>
      </w:r>
      <w:r w:rsidRPr="00472AF4">
        <w:rPr>
          <w:rFonts w:ascii="Times New Roman" w:hAnsi="Times New Roman" w:cs="Times New Roman"/>
          <w:i/>
          <w:iCs/>
          <w:sz w:val="24"/>
          <w:szCs w:val="24"/>
        </w:rPr>
        <w:t>Online Data Analysis</w:t>
      </w:r>
      <w:r w:rsidRPr="00472AF4">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To use the Online Data Analysis tool no registration is required. The online tool allows users to view data in the visual forms of maps and various graphs. The data can be sorted by dataset, country, survey questions and specific responses and manipulated within the categories. The tool is easy to use and provided a PDF or Excel file download of the selected data analysis with no registration required.</w:t>
      </w:r>
    </w:p>
    <w:p w14:paraId="1A8BD3E1" w14:textId="05FDE6E4"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VS Data Archive online tool and available downloadable files make for a simple and easy Dissemination Information Package (DIP) delivered online. The online tool in </w:t>
      </w:r>
      <w:r>
        <w:rPr>
          <w:rFonts w:ascii="Times New Roman" w:hAnsi="Times New Roman" w:cs="Times New Roman"/>
          <w:sz w:val="24"/>
          <w:szCs w:val="24"/>
        </w:rPr>
        <w:lastRenderedPageBreak/>
        <w:t xml:space="preserve">particular allows users to customize the DIP/s to the exact information desired. However, no specific metadata standard was discernable from the information viewed. The surveys do have clearly established, consistent Likert scales for answering survey questions. The database interface is a very well-done website that encourages use and reuse of the information. Overall, the Museum Data Files would be a good addition to the WVS Data Archive. </w:t>
      </w:r>
    </w:p>
    <w:p w14:paraId="06DCA578" w14:textId="77777777" w:rsidR="00E31385" w:rsidRDefault="00E31385" w:rsidP="00E31385">
      <w:pPr>
        <w:spacing w:line="480" w:lineRule="auto"/>
        <w:rPr>
          <w:rFonts w:ascii="Times New Roman" w:hAnsi="Times New Roman" w:cs="Times New Roman"/>
          <w:sz w:val="24"/>
          <w:szCs w:val="24"/>
        </w:rPr>
      </w:pPr>
    </w:p>
    <w:p w14:paraId="04584F07" w14:textId="33EF8561" w:rsidR="00E31385" w:rsidRDefault="00E31385" w:rsidP="00E31385">
      <w:pPr>
        <w:spacing w:line="480" w:lineRule="auto"/>
        <w:rPr>
          <w:rFonts w:ascii="Times New Roman" w:hAnsi="Times New Roman" w:cs="Times New Roman"/>
          <w:sz w:val="24"/>
          <w:szCs w:val="24"/>
        </w:rPr>
      </w:pPr>
      <w:r>
        <w:rPr>
          <w:rFonts w:ascii="Times New Roman" w:hAnsi="Times New Roman" w:cs="Times New Roman"/>
          <w:sz w:val="24"/>
          <w:szCs w:val="24"/>
        </w:rPr>
        <w:t>Long-term Preservation Considerations</w:t>
      </w:r>
    </w:p>
    <w:p w14:paraId="34EB0B60" w14:textId="375DC9B6" w:rsidR="00E31385" w:rsidRDefault="00E31385" w:rsidP="00E3138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tunately, this dataset is provided in multiple file formats which allows more opportunities for long-term preservation. It would be optimal to </w:t>
      </w:r>
      <w:r w:rsidRPr="00E31385">
        <w:rPr>
          <w:rFonts w:ascii="Times New Roman" w:hAnsi="Times New Roman" w:cs="Times New Roman"/>
          <w:i/>
          <w:iCs/>
          <w:sz w:val="24"/>
          <w:szCs w:val="24"/>
        </w:rPr>
        <w:t>Data File Documentation</w:t>
      </w:r>
      <w:r>
        <w:rPr>
          <w:rFonts w:ascii="Times New Roman" w:hAnsi="Times New Roman" w:cs="Times New Roman"/>
          <w:sz w:val="24"/>
          <w:szCs w:val="24"/>
        </w:rPr>
        <w:t xml:space="preserve"> for the IMLS Museum Data Files to have a PDF</w:t>
      </w:r>
      <w:r w:rsidR="00602EAF">
        <w:rPr>
          <w:rFonts w:ascii="Times New Roman" w:hAnsi="Times New Roman" w:cs="Times New Roman"/>
          <w:sz w:val="24"/>
          <w:szCs w:val="24"/>
        </w:rPr>
        <w:t>/</w:t>
      </w:r>
      <w:r>
        <w:rPr>
          <w:rFonts w:ascii="Times New Roman" w:hAnsi="Times New Roman" w:cs="Times New Roman"/>
          <w:sz w:val="24"/>
          <w:szCs w:val="24"/>
        </w:rPr>
        <w:t xml:space="preserve">A preservation file in addition to the PDF file for access and use.  All of the datafiles should also have both XML and CSV </w:t>
      </w:r>
      <w:r w:rsidR="00602EAF">
        <w:rPr>
          <w:rFonts w:ascii="Times New Roman" w:hAnsi="Times New Roman" w:cs="Times New Roman"/>
          <w:sz w:val="24"/>
          <w:szCs w:val="24"/>
        </w:rPr>
        <w:t>formats available allowing for extensive use in a non-proprietary file format.</w:t>
      </w:r>
      <w:r>
        <w:rPr>
          <w:rFonts w:ascii="Times New Roman" w:hAnsi="Times New Roman" w:cs="Times New Roman"/>
          <w:sz w:val="24"/>
          <w:szCs w:val="24"/>
        </w:rPr>
        <w:t xml:space="preserve">   </w:t>
      </w:r>
    </w:p>
    <w:p w14:paraId="4A3D3660" w14:textId="77777777" w:rsidR="00962863" w:rsidRDefault="00962863" w:rsidP="00E31385">
      <w:pPr>
        <w:spacing w:line="480" w:lineRule="auto"/>
        <w:rPr>
          <w:rFonts w:ascii="Times New Roman" w:hAnsi="Times New Roman" w:cs="Times New Roman"/>
          <w:sz w:val="24"/>
          <w:szCs w:val="24"/>
        </w:rPr>
      </w:pPr>
    </w:p>
    <w:p w14:paraId="46C8FC80" w14:textId="77777777" w:rsidR="00914633" w:rsidRDefault="00E31385" w:rsidP="00914633">
      <w:pPr>
        <w:spacing w:line="480" w:lineRule="auto"/>
        <w:rPr>
          <w:rFonts w:ascii="Times New Roman" w:hAnsi="Times New Roman" w:cs="Times New Roman"/>
          <w:sz w:val="24"/>
          <w:szCs w:val="24"/>
        </w:rPr>
      </w:pPr>
      <w:r>
        <w:rPr>
          <w:rFonts w:ascii="Times New Roman" w:hAnsi="Times New Roman" w:cs="Times New Roman"/>
          <w:sz w:val="24"/>
          <w:szCs w:val="24"/>
        </w:rPr>
        <w:t>Copyright</w:t>
      </w:r>
      <w:r w:rsidR="00914633">
        <w:rPr>
          <w:rFonts w:ascii="Times New Roman" w:hAnsi="Times New Roman" w:cs="Times New Roman"/>
          <w:sz w:val="24"/>
          <w:szCs w:val="24"/>
        </w:rPr>
        <w:t xml:space="preserve"> and Recommended data citations</w:t>
      </w:r>
    </w:p>
    <w:p w14:paraId="10575169" w14:textId="7A010ABF" w:rsidR="00842D98" w:rsidRDefault="006A3CF5" w:rsidP="00842D9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MLS Museum Data Files are the result of a publicly funded project. Therefore, unless it is otherwise specifically noted, all the information contained within the IMLS datasets and the </w:t>
      </w:r>
      <w:r w:rsidRPr="006A3CF5">
        <w:rPr>
          <w:rFonts w:ascii="Times New Roman" w:hAnsi="Times New Roman" w:cs="Times New Roman"/>
          <w:i/>
          <w:iCs/>
          <w:sz w:val="24"/>
          <w:szCs w:val="24"/>
        </w:rPr>
        <w:t>Data File Documentation</w:t>
      </w:r>
      <w:r>
        <w:rPr>
          <w:rFonts w:ascii="Times New Roman" w:hAnsi="Times New Roman" w:cs="Times New Roman"/>
          <w:sz w:val="24"/>
          <w:szCs w:val="24"/>
        </w:rPr>
        <w:t xml:space="preserve"> are in the public domain but citation of the source is required with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UaLhUE","properties":{"formattedCitation":"(Frehill &amp; Pelczar, 2018)","plainCitation":"(Frehill &amp; Pelczar, 2018)","noteIndex":0},"citationItems":[{"id":60,"uris":["http://zotero.org/users/local/ZcV4hSmk/items/KNDMI4DQ"],"uri":["http://zotero.org/users/local/ZcV4hSmk/items/KNDMI4DQ"],"itemData":{"id":60,"type":"report","event-place":"Washington DC","publisher":"Institute of Museum and Library Services","publisher-place":"Washington DC","title":"Data File Documentation: Museum Data Files, FY 2018 Release.","author":[{"family":"Frehill","given":"L. M."},{"family":"Pelczar","given":"M."}],"issued":{"date-parts":[["2018",11]]}}}],"schema":"https://github.com/citation-style-language/schema/raw/master/csl-citation.json"} </w:instrText>
      </w:r>
      <w:r>
        <w:rPr>
          <w:rFonts w:ascii="Times New Roman" w:hAnsi="Times New Roman" w:cs="Times New Roman"/>
          <w:sz w:val="24"/>
          <w:szCs w:val="24"/>
        </w:rPr>
        <w:fldChar w:fldCharType="separate"/>
      </w:r>
      <w:r w:rsidRPr="006A3CF5">
        <w:rPr>
          <w:rFonts w:ascii="Times New Roman" w:hAnsi="Times New Roman" w:cs="Times New Roman"/>
          <w:sz w:val="24"/>
        </w:rPr>
        <w:t>(Frehill &amp; Pelczar, 2018)</w:t>
      </w:r>
      <w:r>
        <w:rPr>
          <w:rFonts w:ascii="Times New Roman" w:hAnsi="Times New Roman" w:cs="Times New Roman"/>
          <w:sz w:val="24"/>
          <w:szCs w:val="24"/>
        </w:rPr>
        <w:fldChar w:fldCharType="end"/>
      </w:r>
      <w:r>
        <w:rPr>
          <w:rFonts w:ascii="Times New Roman" w:hAnsi="Times New Roman" w:cs="Times New Roman"/>
          <w:sz w:val="24"/>
          <w:szCs w:val="24"/>
        </w:rPr>
        <w:t>.</w:t>
      </w:r>
      <w:r w:rsidR="00A41C93">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914633">
        <w:rPr>
          <w:rFonts w:ascii="Times New Roman" w:hAnsi="Times New Roman" w:cs="Times New Roman"/>
          <w:sz w:val="24"/>
          <w:szCs w:val="24"/>
        </w:rPr>
        <w:t xml:space="preserve">information contained within the World Values Survey datasets is the result of an internationally grant funded project that is also free and available for use to anyone but </w:t>
      </w:r>
      <w:r w:rsidR="00F052CA">
        <w:rPr>
          <w:rFonts w:ascii="Times New Roman" w:hAnsi="Times New Roman" w:cs="Times New Roman"/>
          <w:sz w:val="24"/>
          <w:szCs w:val="24"/>
        </w:rPr>
        <w:t>d</w:t>
      </w:r>
      <w:r w:rsidR="00914633">
        <w:rPr>
          <w:rFonts w:ascii="Times New Roman" w:hAnsi="Times New Roman" w:cs="Times New Roman"/>
          <w:sz w:val="24"/>
          <w:szCs w:val="24"/>
        </w:rPr>
        <w:t xml:space="preserve">oes </w:t>
      </w:r>
      <w:r w:rsidR="00F052CA">
        <w:rPr>
          <w:rFonts w:ascii="Times New Roman" w:hAnsi="Times New Roman" w:cs="Times New Roman"/>
          <w:sz w:val="24"/>
          <w:szCs w:val="24"/>
        </w:rPr>
        <w:t xml:space="preserve">also </w:t>
      </w:r>
      <w:r w:rsidR="00914633">
        <w:rPr>
          <w:rFonts w:ascii="Times New Roman" w:hAnsi="Times New Roman" w:cs="Times New Roman"/>
          <w:sz w:val="24"/>
          <w:szCs w:val="24"/>
        </w:rPr>
        <w:t>require citation for use.</w:t>
      </w:r>
      <w:r w:rsidR="00A41C93">
        <w:rPr>
          <w:rFonts w:ascii="Times New Roman" w:hAnsi="Times New Roman" w:cs="Times New Roman"/>
          <w:sz w:val="24"/>
          <w:szCs w:val="24"/>
        </w:rPr>
        <w:t xml:space="preserve"> </w:t>
      </w:r>
      <w:r w:rsidR="008B5A5B">
        <w:rPr>
          <w:rFonts w:ascii="Times New Roman" w:hAnsi="Times New Roman" w:cs="Times New Roman"/>
          <w:sz w:val="24"/>
          <w:szCs w:val="24"/>
        </w:rPr>
        <w:t xml:space="preserve">Citations for the datasets are available where the datasets are downloaded </w:t>
      </w:r>
      <w:r w:rsidR="008B5A5B">
        <w:rPr>
          <w:rFonts w:ascii="Times New Roman" w:hAnsi="Times New Roman" w:cs="Times New Roman"/>
          <w:sz w:val="24"/>
          <w:szCs w:val="24"/>
        </w:rPr>
        <w:fldChar w:fldCharType="begin"/>
      </w:r>
      <w:r w:rsidR="008B5A5B">
        <w:rPr>
          <w:rFonts w:ascii="Times New Roman" w:hAnsi="Times New Roman" w:cs="Times New Roman"/>
          <w:sz w:val="24"/>
          <w:szCs w:val="24"/>
        </w:rPr>
        <w:instrText xml:space="preserve"> ADDIN ZOTERO_ITEM CSL_CITATION {"citationID":"gQyW75ba","properties":{"formattedCitation":"({\\i{}Data &amp; Documentation}, 2020)","plainCitation":"(Data &amp; Documentation, 2020)","noteIndex":0},"citationItems":[{"id":63,"uris":["http://zotero.org/users/local/ZcV4hSmk/items/QABT6QIX"],"uri":["http://zotero.org/users/local/ZcV4hSmk/items/QABT6QIX"],"itemData":{"id":63,"type":"webpage","container-title":"World Values Survey","genre":"organization","language":"English","title":"Data &amp; Documentation","URL":"https://www.worldvaluessurvey.org/WVSContents.jsp","accessed":{"date-parts":[["2021",2,8]]},"issued":{"date-parts":[["2020"]]}}}],"schema":"https://github.com/citation-style-language/schema/raw/master/csl-citation.json"} </w:instrText>
      </w:r>
      <w:r w:rsidR="008B5A5B">
        <w:rPr>
          <w:rFonts w:ascii="Times New Roman" w:hAnsi="Times New Roman" w:cs="Times New Roman"/>
          <w:sz w:val="24"/>
          <w:szCs w:val="24"/>
        </w:rPr>
        <w:fldChar w:fldCharType="separate"/>
      </w:r>
      <w:r w:rsidR="008B5A5B" w:rsidRPr="008B5A5B">
        <w:rPr>
          <w:rFonts w:ascii="Times New Roman" w:hAnsi="Times New Roman" w:cs="Times New Roman"/>
          <w:sz w:val="24"/>
          <w:szCs w:val="24"/>
        </w:rPr>
        <w:t>(</w:t>
      </w:r>
      <w:r w:rsidR="008B5A5B" w:rsidRPr="008B5A5B">
        <w:rPr>
          <w:rFonts w:ascii="Times New Roman" w:hAnsi="Times New Roman" w:cs="Times New Roman"/>
          <w:i/>
          <w:iCs/>
          <w:sz w:val="24"/>
          <w:szCs w:val="24"/>
        </w:rPr>
        <w:t>Data &amp; Documentation</w:t>
      </w:r>
      <w:r w:rsidR="008B5A5B" w:rsidRPr="008B5A5B">
        <w:rPr>
          <w:rFonts w:ascii="Times New Roman" w:hAnsi="Times New Roman" w:cs="Times New Roman"/>
          <w:sz w:val="24"/>
          <w:szCs w:val="24"/>
        </w:rPr>
        <w:t>, 2020)</w:t>
      </w:r>
      <w:r w:rsidR="008B5A5B">
        <w:rPr>
          <w:rFonts w:ascii="Times New Roman" w:hAnsi="Times New Roman" w:cs="Times New Roman"/>
          <w:sz w:val="24"/>
          <w:szCs w:val="24"/>
        </w:rPr>
        <w:fldChar w:fldCharType="end"/>
      </w:r>
      <w:r w:rsidR="008B5A5B">
        <w:rPr>
          <w:rFonts w:ascii="Times New Roman" w:hAnsi="Times New Roman" w:cs="Times New Roman"/>
          <w:sz w:val="24"/>
          <w:szCs w:val="24"/>
        </w:rPr>
        <w:t xml:space="preserve">. For information accessed from the GitHub repository, the suggested citation is as follows </w:t>
      </w:r>
      <w:r w:rsidR="008B5A5B">
        <w:rPr>
          <w:rFonts w:ascii="Times New Roman" w:hAnsi="Times New Roman" w:cs="Times New Roman"/>
          <w:sz w:val="24"/>
          <w:szCs w:val="24"/>
        </w:rPr>
        <w:fldChar w:fldCharType="begin"/>
      </w:r>
      <w:r w:rsidR="008B5A5B">
        <w:rPr>
          <w:rFonts w:ascii="Times New Roman" w:hAnsi="Times New Roman" w:cs="Times New Roman"/>
          <w:sz w:val="24"/>
          <w:szCs w:val="24"/>
        </w:rPr>
        <w:instrText xml:space="preserve"> ADDIN ZOTERO_ITEM CSL_CITATION {"citationID":"TQhMslqW","properties":{"formattedCitation":"(Butler-Clary, 2021)","plainCitation":"(Butler-Clary, 2021)","noteIndex":0},"citationItems":[{"id":67,"uris":["http://zotero.org/users/local/ZcV4hSmk/items/4YWX8STI"],"uri":["http://zotero.org/users/local/ZcV4hSmk/items/4YWX8STI"],"itemData":{"id":67,"type":"webpage","container-title":"Repository Term Project","genre":"personal","language":"English","title":"Adding IMLS Museum Data Files to WVS","URL":"https://github.com/kbutlerclary/repository.term.project","author":[{"family":"Butler-Clary","given":"Karen"}],"accessed":{"date-parts":[["2021",2,23]]},"issued":{"date-parts":[["2021"]]}}}],"schema":"https://github.com/citation-style-language/schema/raw/master/csl-citation.json"} </w:instrText>
      </w:r>
      <w:r w:rsidR="008B5A5B">
        <w:rPr>
          <w:rFonts w:ascii="Times New Roman" w:hAnsi="Times New Roman" w:cs="Times New Roman"/>
          <w:sz w:val="24"/>
          <w:szCs w:val="24"/>
        </w:rPr>
        <w:fldChar w:fldCharType="separate"/>
      </w:r>
      <w:r w:rsidR="008B5A5B" w:rsidRPr="008B5A5B">
        <w:rPr>
          <w:rFonts w:ascii="Times New Roman" w:hAnsi="Times New Roman" w:cs="Times New Roman"/>
          <w:sz w:val="24"/>
        </w:rPr>
        <w:t>(Butler-Clary, 2021)</w:t>
      </w:r>
      <w:r w:rsidR="008B5A5B">
        <w:rPr>
          <w:rFonts w:ascii="Times New Roman" w:hAnsi="Times New Roman" w:cs="Times New Roman"/>
          <w:sz w:val="24"/>
          <w:szCs w:val="24"/>
        </w:rPr>
        <w:fldChar w:fldCharType="end"/>
      </w:r>
      <w:r w:rsidR="008B5A5B">
        <w:rPr>
          <w:rFonts w:ascii="Times New Roman" w:hAnsi="Times New Roman" w:cs="Times New Roman"/>
          <w:sz w:val="24"/>
          <w:szCs w:val="24"/>
        </w:rPr>
        <w:t>:</w:t>
      </w:r>
      <w:r w:rsidR="00842D98">
        <w:rPr>
          <w:rFonts w:ascii="Times New Roman" w:hAnsi="Times New Roman" w:cs="Times New Roman"/>
          <w:sz w:val="24"/>
          <w:szCs w:val="24"/>
        </w:rPr>
        <w:t xml:space="preserve"> </w:t>
      </w:r>
    </w:p>
    <w:p w14:paraId="4FE677DC" w14:textId="5106E3A0" w:rsidR="008B5A5B" w:rsidRPr="008B5A5B" w:rsidRDefault="008B5A5B" w:rsidP="00842D98">
      <w:pPr>
        <w:spacing w:line="480" w:lineRule="auto"/>
        <w:rPr>
          <w:rFonts w:ascii="Times New Roman" w:hAnsi="Times New Roman" w:cs="Times New Roman"/>
          <w:sz w:val="24"/>
        </w:rPr>
      </w:pPr>
      <w:r w:rsidRPr="008B5A5B">
        <w:rPr>
          <w:rFonts w:ascii="Times New Roman" w:hAnsi="Times New Roman" w:cs="Times New Roman"/>
          <w:sz w:val="24"/>
        </w:rPr>
        <w:lastRenderedPageBreak/>
        <w:t xml:space="preserve">Butler-Clary, K. (2021). </w:t>
      </w:r>
      <w:r w:rsidRPr="008B5A5B">
        <w:rPr>
          <w:rFonts w:ascii="Times New Roman" w:hAnsi="Times New Roman" w:cs="Times New Roman"/>
          <w:i/>
          <w:iCs/>
          <w:sz w:val="24"/>
        </w:rPr>
        <w:t>Adding IMLS Museum Data Files to WVS</w:t>
      </w:r>
      <w:r w:rsidRPr="008B5A5B">
        <w:rPr>
          <w:rFonts w:ascii="Times New Roman" w:hAnsi="Times New Roman" w:cs="Times New Roman"/>
          <w:sz w:val="24"/>
        </w:rPr>
        <w:t xml:space="preserve"> [Personal]. Repository Term Project. https://github.com/kbutlerclary/repository.term.project</w:t>
      </w:r>
    </w:p>
    <w:p w14:paraId="7151C870" w14:textId="6983541D" w:rsidR="0019075E" w:rsidRDefault="0019075E" w:rsidP="00E31385">
      <w:pPr>
        <w:spacing w:line="480" w:lineRule="auto"/>
        <w:rPr>
          <w:rFonts w:ascii="Times New Roman" w:hAnsi="Times New Roman" w:cs="Times New Roman"/>
          <w:sz w:val="24"/>
          <w:szCs w:val="24"/>
        </w:rPr>
      </w:pPr>
    </w:p>
    <w:p w14:paraId="6E3EDE3C" w14:textId="5993EB75" w:rsidR="0019075E" w:rsidRDefault="0019075E" w:rsidP="00E31385">
      <w:pPr>
        <w:spacing w:line="480" w:lineRule="auto"/>
        <w:rPr>
          <w:rFonts w:ascii="Times New Roman" w:hAnsi="Times New Roman" w:cs="Times New Roman"/>
          <w:sz w:val="24"/>
          <w:szCs w:val="24"/>
        </w:rPr>
      </w:pPr>
      <w:r>
        <w:rPr>
          <w:rFonts w:ascii="Times New Roman" w:hAnsi="Times New Roman" w:cs="Times New Roman"/>
          <w:sz w:val="24"/>
          <w:szCs w:val="24"/>
        </w:rPr>
        <w:t>Human Subject Considerations</w:t>
      </w:r>
    </w:p>
    <w:p w14:paraId="1ABCCEFC" w14:textId="0E899ECE" w:rsidR="0019075E" w:rsidRDefault="0019075E" w:rsidP="00E31385">
      <w:pPr>
        <w:spacing w:line="480" w:lineRule="auto"/>
        <w:rPr>
          <w:rFonts w:ascii="Times New Roman" w:hAnsi="Times New Roman" w:cs="Times New Roman"/>
          <w:sz w:val="24"/>
          <w:szCs w:val="24"/>
        </w:rPr>
      </w:pPr>
      <w:r>
        <w:rPr>
          <w:rFonts w:ascii="Times New Roman" w:hAnsi="Times New Roman" w:cs="Times New Roman"/>
          <w:sz w:val="24"/>
          <w:szCs w:val="24"/>
        </w:rPr>
        <w:tab/>
        <w:t>All data included in both the IMLS Museum Data Files and all of the datasets that constitute the World Values Survey have no personally identifiable information. Personally identifiable information was not collected for the IMLS Museum Data Files and therefore no considerations for human subjects need to be applied. The World Values Survey datasets are an internationally compilation of the work of many different social scientist and research groups. Before data can be submitted to the WVS by those participating groups, the data must anonymized prior to acceptance. Only anonymous data is available for use from the WVS</w:t>
      </w:r>
      <w:r w:rsidR="007122A6">
        <w:rPr>
          <w:rFonts w:ascii="Times New Roman" w:hAnsi="Times New Roman" w:cs="Times New Roman"/>
          <w:sz w:val="24"/>
          <w:szCs w:val="24"/>
        </w:rPr>
        <w:t xml:space="preserve"> and there is no way to trace survey respondents </w:t>
      </w:r>
      <w:r w:rsidR="00AE77F0">
        <w:rPr>
          <w:rFonts w:ascii="Times New Roman" w:hAnsi="Times New Roman" w:cs="Times New Roman"/>
          <w:sz w:val="24"/>
          <w:szCs w:val="24"/>
        </w:rPr>
        <w:fldChar w:fldCharType="begin"/>
      </w:r>
      <w:r w:rsidR="00AE77F0">
        <w:rPr>
          <w:rFonts w:ascii="Times New Roman" w:hAnsi="Times New Roman" w:cs="Times New Roman"/>
          <w:sz w:val="24"/>
          <w:szCs w:val="24"/>
        </w:rPr>
        <w:instrText xml:space="preserve"> ADDIN ZOTERO_ITEM CSL_CITATION {"citationID":"i2wAXPew","properties":{"formattedCitation":"({\\i{}Fieldwork and Sampling}, 2020)","plainCitation":"(Fieldwork and Sampling, 2020)","noteIndex":0},"citationItems":[{"id":66,"uris":["http://zotero.org/users/local/ZcV4hSmk/items/784646GL"],"uri":["http://zotero.org/users/local/ZcV4hSmk/items/784646GL"],"itemData":{"id":66,"type":"webpage","container-title":"World Values Survey","genre":"organization","language":"English","title":"Fieldwork and Sampling","URL":"https://www.worldvaluessurvey.org/WVSContents.jsp?CMSID=FieldworkSampling&amp;CMSID=FieldworkSampling#:~:text=WVS%20requires%20a%20complete%20explanation,by%20the%20EC%20in%20writing.&amp;text=All%20deposited%20data%20has%20been,means%20to%20trace%20the%20respondents.","accessed":{"date-parts":[["2021",2,22]]},"issued":{"date-parts":[["2020"]]}}}],"schema":"https://github.com/citation-style-language/schema/raw/master/csl-citation.json"} </w:instrText>
      </w:r>
      <w:r w:rsidR="00AE77F0">
        <w:rPr>
          <w:rFonts w:ascii="Times New Roman" w:hAnsi="Times New Roman" w:cs="Times New Roman"/>
          <w:sz w:val="24"/>
          <w:szCs w:val="24"/>
        </w:rPr>
        <w:fldChar w:fldCharType="separate"/>
      </w:r>
      <w:r w:rsidR="00AE77F0" w:rsidRPr="00AE77F0">
        <w:rPr>
          <w:rFonts w:ascii="Times New Roman" w:hAnsi="Times New Roman" w:cs="Times New Roman"/>
          <w:sz w:val="24"/>
          <w:szCs w:val="24"/>
        </w:rPr>
        <w:t>(</w:t>
      </w:r>
      <w:r w:rsidR="00AE77F0" w:rsidRPr="00AE77F0">
        <w:rPr>
          <w:rFonts w:ascii="Times New Roman" w:hAnsi="Times New Roman" w:cs="Times New Roman"/>
          <w:i/>
          <w:iCs/>
          <w:sz w:val="24"/>
          <w:szCs w:val="24"/>
        </w:rPr>
        <w:t>Fieldwork and Sampling</w:t>
      </w:r>
      <w:r w:rsidR="00AE77F0" w:rsidRPr="00AE77F0">
        <w:rPr>
          <w:rFonts w:ascii="Times New Roman" w:hAnsi="Times New Roman" w:cs="Times New Roman"/>
          <w:sz w:val="24"/>
          <w:szCs w:val="24"/>
        </w:rPr>
        <w:t>, 2020)</w:t>
      </w:r>
      <w:r w:rsidR="00AE77F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3104CE" w14:textId="77777777" w:rsidR="00E31385" w:rsidRDefault="00E31385" w:rsidP="00E31385">
      <w:pPr>
        <w:spacing w:line="480" w:lineRule="auto"/>
        <w:rPr>
          <w:rFonts w:ascii="Times New Roman" w:hAnsi="Times New Roman" w:cs="Times New Roman"/>
          <w:sz w:val="24"/>
          <w:szCs w:val="24"/>
        </w:rPr>
      </w:pPr>
    </w:p>
    <w:p w14:paraId="6029B380" w14:textId="014C1BF5" w:rsidR="00D2612E" w:rsidRDefault="00D2612E">
      <w:pPr>
        <w:rPr>
          <w:rFonts w:ascii="Times New Roman" w:hAnsi="Times New Roman" w:cs="Times New Roman"/>
          <w:sz w:val="24"/>
          <w:szCs w:val="24"/>
        </w:rPr>
      </w:pPr>
    </w:p>
    <w:p w14:paraId="71187AB2" w14:textId="77777777" w:rsidR="00334F97" w:rsidRDefault="00334F97">
      <w:pPr>
        <w:rPr>
          <w:rFonts w:ascii="Times New Roman" w:hAnsi="Times New Roman" w:cs="Times New Roman"/>
          <w:sz w:val="24"/>
          <w:szCs w:val="24"/>
        </w:rPr>
      </w:pPr>
      <w:r>
        <w:rPr>
          <w:rFonts w:ascii="Times New Roman" w:hAnsi="Times New Roman" w:cs="Times New Roman"/>
          <w:sz w:val="24"/>
          <w:szCs w:val="24"/>
        </w:rPr>
        <w:br w:type="page"/>
      </w:r>
    </w:p>
    <w:p w14:paraId="68278081" w14:textId="46D1939B" w:rsidR="00D2612E" w:rsidRDefault="00D2612E" w:rsidP="00D2612E">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4647D569" w14:textId="77777777" w:rsidR="008B5A5B" w:rsidRPr="008B5A5B" w:rsidRDefault="00D2612E" w:rsidP="008B5A5B">
      <w:pPr>
        <w:pStyle w:val="Bibliography"/>
        <w:rPr>
          <w:rFonts w:ascii="Times New Roman" w:hAnsi="Times New Roman" w:cs="Times New Roman"/>
          <w:sz w:val="24"/>
        </w:rPr>
      </w:pPr>
      <w:r>
        <w:fldChar w:fldCharType="begin"/>
      </w:r>
      <w:r w:rsidR="008B5A5B">
        <w:instrText xml:space="preserve"> ADDIN ZOTERO_BIBL {"uncited":[],"omitted":[],"custom":[]} CSL_BIBLIOGRAPHY </w:instrText>
      </w:r>
      <w:r>
        <w:fldChar w:fldCharType="separate"/>
      </w:r>
      <w:r w:rsidR="008B5A5B" w:rsidRPr="008B5A5B">
        <w:rPr>
          <w:rFonts w:ascii="Times New Roman" w:hAnsi="Times New Roman" w:cs="Times New Roman"/>
          <w:sz w:val="24"/>
        </w:rPr>
        <w:t xml:space="preserve">Butler-Clary, K. (2021). </w:t>
      </w:r>
      <w:r w:rsidR="008B5A5B" w:rsidRPr="008B5A5B">
        <w:rPr>
          <w:rFonts w:ascii="Times New Roman" w:hAnsi="Times New Roman" w:cs="Times New Roman"/>
          <w:i/>
          <w:iCs/>
          <w:sz w:val="24"/>
        </w:rPr>
        <w:t>Adding IMLS Museum Data Files to WVS</w:t>
      </w:r>
      <w:r w:rsidR="008B5A5B" w:rsidRPr="008B5A5B">
        <w:rPr>
          <w:rFonts w:ascii="Times New Roman" w:hAnsi="Times New Roman" w:cs="Times New Roman"/>
          <w:sz w:val="24"/>
        </w:rPr>
        <w:t xml:space="preserve"> [Personal]. Repository Term Project. https://github.com/kbutlerclary/repository.term.project</w:t>
      </w:r>
    </w:p>
    <w:p w14:paraId="4CD2F928"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Data &amp; Documentation</w:t>
      </w:r>
      <w:r w:rsidRPr="008B5A5B">
        <w:rPr>
          <w:rFonts w:ascii="Times New Roman" w:hAnsi="Times New Roman" w:cs="Times New Roman"/>
          <w:sz w:val="24"/>
        </w:rPr>
        <w:t>. (2020). [Organization]. World Values Survey. https://www.worldvaluessurvey.org/WVSContents.jsp</w:t>
      </w:r>
    </w:p>
    <w:p w14:paraId="54AD4F78"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Data Catalog</w:t>
      </w:r>
      <w:r w:rsidRPr="008B5A5B">
        <w:rPr>
          <w:rFonts w:ascii="Times New Roman" w:hAnsi="Times New Roman" w:cs="Times New Roman"/>
          <w:sz w:val="24"/>
        </w:rPr>
        <w:t>. (2021). Imls.Gov. https://www.imls.gov/research-tools/data-collection</w:t>
      </w:r>
    </w:p>
    <w:p w14:paraId="17CE8391"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Fieldwork and Sampling</w:t>
      </w:r>
      <w:r w:rsidRPr="008B5A5B">
        <w:rPr>
          <w:rFonts w:ascii="Times New Roman" w:hAnsi="Times New Roman" w:cs="Times New Roman"/>
          <w:sz w:val="24"/>
        </w:rPr>
        <w:t>. (2020). [Organization]. World Values Survey. https://www.worldvaluessurvey.org/WVSContents.jsp?CMSID=FieldworkSampling&amp;CMSID=FieldworkSampling#:~:text=WVS%20requires%20a%20complete%20explanation,by%20the%20EC%20in%20writing.&amp;text=All%20deposited%20data%20has%20been,means%20to%20trace%20the%20respondents.</w:t>
      </w:r>
    </w:p>
    <w:p w14:paraId="689A0466"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sz w:val="24"/>
        </w:rPr>
        <w:t xml:space="preserve">Frehill, L. M., &amp; Pelczar, M. (2018). </w:t>
      </w:r>
      <w:r w:rsidRPr="008B5A5B">
        <w:rPr>
          <w:rFonts w:ascii="Times New Roman" w:hAnsi="Times New Roman" w:cs="Times New Roman"/>
          <w:i/>
          <w:iCs/>
          <w:sz w:val="24"/>
        </w:rPr>
        <w:t>Data File Documentation: Museum Data Files, FY 2018 Release.</w:t>
      </w:r>
      <w:r w:rsidRPr="008B5A5B">
        <w:rPr>
          <w:rFonts w:ascii="Times New Roman" w:hAnsi="Times New Roman" w:cs="Times New Roman"/>
          <w:sz w:val="24"/>
        </w:rPr>
        <w:t xml:space="preserve"> Institute of Museum and Library Services.</w:t>
      </w:r>
    </w:p>
    <w:p w14:paraId="77A7BC21"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Museum Data Files</w:t>
      </w:r>
      <w:r w:rsidRPr="008B5A5B">
        <w:rPr>
          <w:rFonts w:ascii="Times New Roman" w:hAnsi="Times New Roman" w:cs="Times New Roman"/>
          <w:sz w:val="24"/>
        </w:rPr>
        <w:t>. (2021). Imls.Gov. https://www.imls.gov/research-evaluation/data-collection/museum-data-files</w:t>
      </w:r>
    </w:p>
    <w:p w14:paraId="78E94096"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Museum Data Files FY 2018</w:t>
      </w:r>
      <w:r w:rsidRPr="008B5A5B">
        <w:rPr>
          <w:rFonts w:ascii="Times New Roman" w:hAnsi="Times New Roman" w:cs="Times New Roman"/>
          <w:sz w:val="24"/>
        </w:rPr>
        <w:t>. (2018). Institute for Museum and Library Services. https://www.imls.gov/research-evaluation/data-collection/museum-data-files</w:t>
      </w:r>
    </w:p>
    <w:p w14:paraId="275FAB69"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Online Data Analysis</w:t>
      </w:r>
      <w:r w:rsidRPr="008B5A5B">
        <w:rPr>
          <w:rFonts w:ascii="Times New Roman" w:hAnsi="Times New Roman" w:cs="Times New Roman"/>
          <w:sz w:val="24"/>
        </w:rPr>
        <w:t>. (2020). [Organization]. World Values Survey. https://www.worldvaluessurvey.org/WVSOnline.jsp</w:t>
      </w:r>
    </w:p>
    <w:p w14:paraId="1C3FAACC" w14:textId="77777777" w:rsidR="008B5A5B" w:rsidRPr="008B5A5B" w:rsidRDefault="008B5A5B" w:rsidP="008B5A5B">
      <w:pPr>
        <w:pStyle w:val="Bibliography"/>
        <w:rPr>
          <w:rFonts w:ascii="Times New Roman" w:hAnsi="Times New Roman" w:cs="Times New Roman"/>
          <w:sz w:val="24"/>
        </w:rPr>
      </w:pPr>
      <w:r w:rsidRPr="008B5A5B">
        <w:rPr>
          <w:rFonts w:ascii="Times New Roman" w:hAnsi="Times New Roman" w:cs="Times New Roman"/>
          <w:i/>
          <w:iCs/>
          <w:sz w:val="24"/>
        </w:rPr>
        <w:t>Who We Are</w:t>
      </w:r>
      <w:r w:rsidRPr="008B5A5B">
        <w:rPr>
          <w:rFonts w:ascii="Times New Roman" w:hAnsi="Times New Roman" w:cs="Times New Roman"/>
          <w:sz w:val="24"/>
        </w:rPr>
        <w:t>. (2020). [Organization]. World Values Survey. http://www.worldvaluessurvey.org/WVSContents.jsp</w:t>
      </w:r>
    </w:p>
    <w:p w14:paraId="62B67CFE" w14:textId="29FE2766" w:rsidR="000E0715" w:rsidRDefault="008B5A5B" w:rsidP="00F052CA">
      <w:pPr>
        <w:pStyle w:val="Bibliography"/>
        <w:rPr>
          <w:rFonts w:ascii="Times New Roman" w:hAnsi="Times New Roman" w:cs="Times New Roman"/>
          <w:sz w:val="24"/>
          <w:szCs w:val="24"/>
        </w:rPr>
      </w:pPr>
      <w:r w:rsidRPr="008B5A5B">
        <w:rPr>
          <w:rFonts w:ascii="Times New Roman" w:hAnsi="Times New Roman" w:cs="Times New Roman"/>
          <w:i/>
          <w:iCs/>
          <w:sz w:val="24"/>
        </w:rPr>
        <w:t>World Values Survey</w:t>
      </w:r>
      <w:r w:rsidRPr="008B5A5B">
        <w:rPr>
          <w:rFonts w:ascii="Times New Roman" w:hAnsi="Times New Roman" w:cs="Times New Roman"/>
          <w:sz w:val="24"/>
        </w:rPr>
        <w:t>. (2020). [Organization]. World Values Survey. https://www.worldvaluessurvey.org/wvs.jsp</w:t>
      </w:r>
      <w:r w:rsidR="00D2612E">
        <w:rPr>
          <w:rFonts w:ascii="Times New Roman" w:hAnsi="Times New Roman" w:cs="Times New Roman"/>
          <w:sz w:val="24"/>
          <w:szCs w:val="24"/>
        </w:rPr>
        <w:fldChar w:fldCharType="end"/>
      </w:r>
    </w:p>
    <w:sectPr w:rsidR="000E0715">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D7238F" w14:textId="77777777" w:rsidR="00A90401" w:rsidRDefault="00A90401" w:rsidP="006557F4">
      <w:pPr>
        <w:spacing w:after="0" w:line="240" w:lineRule="auto"/>
      </w:pPr>
      <w:r>
        <w:separator/>
      </w:r>
    </w:p>
  </w:endnote>
  <w:endnote w:type="continuationSeparator" w:id="0">
    <w:p w14:paraId="58714B77" w14:textId="77777777" w:rsidR="00A90401" w:rsidRDefault="00A90401" w:rsidP="00655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936947"/>
      <w:docPartObj>
        <w:docPartGallery w:val="Page Numbers (Bottom of Page)"/>
        <w:docPartUnique/>
      </w:docPartObj>
    </w:sdtPr>
    <w:sdtEndPr>
      <w:rPr>
        <w:noProof/>
      </w:rPr>
    </w:sdtEndPr>
    <w:sdtContent>
      <w:p w14:paraId="0543B29F" w14:textId="77777777" w:rsidR="0041008F" w:rsidRDefault="0041008F">
        <w:pPr>
          <w:pStyle w:val="Footer"/>
          <w:jc w:val="right"/>
        </w:pPr>
      </w:p>
      <w:p w14:paraId="38CC35C7" w14:textId="4209991D" w:rsidR="00EA3B1B" w:rsidRDefault="00A90401">
        <w:pPr>
          <w:pStyle w:val="Footer"/>
          <w:jc w:val="right"/>
        </w:pPr>
      </w:p>
    </w:sdtContent>
  </w:sdt>
  <w:p w14:paraId="633612E2" w14:textId="77777777" w:rsidR="00EA3B1B" w:rsidRDefault="00EA3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1AEE83" w14:textId="77777777" w:rsidR="00A90401" w:rsidRDefault="00A90401" w:rsidP="006557F4">
      <w:pPr>
        <w:spacing w:after="0" w:line="240" w:lineRule="auto"/>
      </w:pPr>
      <w:r>
        <w:separator/>
      </w:r>
    </w:p>
  </w:footnote>
  <w:footnote w:type="continuationSeparator" w:id="0">
    <w:p w14:paraId="46125A1E" w14:textId="77777777" w:rsidR="00A90401" w:rsidRDefault="00A90401" w:rsidP="006557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D1BD0" w14:textId="5DDDCC4D" w:rsidR="00EA3B1B" w:rsidRDefault="00EA3B1B" w:rsidP="00EA3B1B">
    <w:pPr>
      <w:pStyle w:val="Header"/>
    </w:pPr>
    <w:r>
      <w:t>Running head: FINAL PROJECT</w:t>
    </w:r>
    <w:r>
      <w:tab/>
    </w:r>
    <w:r>
      <w:tab/>
    </w:r>
    <w:sdt>
      <w:sdtPr>
        <w:id w:val="49476662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96A3BB1" w14:textId="77777777" w:rsidR="006557F4" w:rsidRDefault="006557F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807"/>
    <w:rsid w:val="00040523"/>
    <w:rsid w:val="00042771"/>
    <w:rsid w:val="000731F5"/>
    <w:rsid w:val="00090A16"/>
    <w:rsid w:val="000D5052"/>
    <w:rsid w:val="000E0715"/>
    <w:rsid w:val="000E0B12"/>
    <w:rsid w:val="000E7033"/>
    <w:rsid w:val="000F34F9"/>
    <w:rsid w:val="001032A1"/>
    <w:rsid w:val="00115205"/>
    <w:rsid w:val="001255FB"/>
    <w:rsid w:val="001336F5"/>
    <w:rsid w:val="001858A8"/>
    <w:rsid w:val="0019075E"/>
    <w:rsid w:val="001E0676"/>
    <w:rsid w:val="00211815"/>
    <w:rsid w:val="00227FFA"/>
    <w:rsid w:val="002B7BA8"/>
    <w:rsid w:val="002C3DE3"/>
    <w:rsid w:val="002C6BB9"/>
    <w:rsid w:val="00321B74"/>
    <w:rsid w:val="00334F97"/>
    <w:rsid w:val="003413C2"/>
    <w:rsid w:val="00361FFC"/>
    <w:rsid w:val="00373FBB"/>
    <w:rsid w:val="003D41F3"/>
    <w:rsid w:val="0041008F"/>
    <w:rsid w:val="0042205B"/>
    <w:rsid w:val="004845E2"/>
    <w:rsid w:val="004F14BD"/>
    <w:rsid w:val="00507F54"/>
    <w:rsid w:val="00602EAF"/>
    <w:rsid w:val="0060523F"/>
    <w:rsid w:val="006107E3"/>
    <w:rsid w:val="0062261B"/>
    <w:rsid w:val="006557F4"/>
    <w:rsid w:val="00670E19"/>
    <w:rsid w:val="00686707"/>
    <w:rsid w:val="0069530B"/>
    <w:rsid w:val="006A3CF5"/>
    <w:rsid w:val="006B1574"/>
    <w:rsid w:val="006D45B5"/>
    <w:rsid w:val="006E288A"/>
    <w:rsid w:val="006E68B5"/>
    <w:rsid w:val="006F7705"/>
    <w:rsid w:val="007122A6"/>
    <w:rsid w:val="0073341E"/>
    <w:rsid w:val="0073461E"/>
    <w:rsid w:val="00743B97"/>
    <w:rsid w:val="00745795"/>
    <w:rsid w:val="007F1F89"/>
    <w:rsid w:val="00801CC2"/>
    <w:rsid w:val="008348B8"/>
    <w:rsid w:val="00842D98"/>
    <w:rsid w:val="00856649"/>
    <w:rsid w:val="008B5A5B"/>
    <w:rsid w:val="008E3CB8"/>
    <w:rsid w:val="00902423"/>
    <w:rsid w:val="00914633"/>
    <w:rsid w:val="0093107B"/>
    <w:rsid w:val="009360CE"/>
    <w:rsid w:val="0094034E"/>
    <w:rsid w:val="00962863"/>
    <w:rsid w:val="009B2721"/>
    <w:rsid w:val="009C421A"/>
    <w:rsid w:val="009C632E"/>
    <w:rsid w:val="009D06BF"/>
    <w:rsid w:val="009F213E"/>
    <w:rsid w:val="00A000A4"/>
    <w:rsid w:val="00A40E00"/>
    <w:rsid w:val="00A41C93"/>
    <w:rsid w:val="00A675E9"/>
    <w:rsid w:val="00A71AB2"/>
    <w:rsid w:val="00A73D86"/>
    <w:rsid w:val="00A90401"/>
    <w:rsid w:val="00AE77F0"/>
    <w:rsid w:val="00B12C1E"/>
    <w:rsid w:val="00B4564A"/>
    <w:rsid w:val="00B54502"/>
    <w:rsid w:val="00B732E5"/>
    <w:rsid w:val="00BB6C11"/>
    <w:rsid w:val="00BF0767"/>
    <w:rsid w:val="00C04A34"/>
    <w:rsid w:val="00C11410"/>
    <w:rsid w:val="00C415F4"/>
    <w:rsid w:val="00C831CB"/>
    <w:rsid w:val="00CB6276"/>
    <w:rsid w:val="00D2612E"/>
    <w:rsid w:val="00D65B25"/>
    <w:rsid w:val="00DA3A1C"/>
    <w:rsid w:val="00DC373D"/>
    <w:rsid w:val="00DE4AF5"/>
    <w:rsid w:val="00DF0E28"/>
    <w:rsid w:val="00E31385"/>
    <w:rsid w:val="00E31B60"/>
    <w:rsid w:val="00E43490"/>
    <w:rsid w:val="00E54498"/>
    <w:rsid w:val="00E54862"/>
    <w:rsid w:val="00E80807"/>
    <w:rsid w:val="00EA348A"/>
    <w:rsid w:val="00EA3B1B"/>
    <w:rsid w:val="00F052CA"/>
    <w:rsid w:val="00F20875"/>
    <w:rsid w:val="00F30D92"/>
    <w:rsid w:val="00F402C8"/>
    <w:rsid w:val="00FC0387"/>
    <w:rsid w:val="00FC1DBC"/>
    <w:rsid w:val="00FE4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CB611"/>
  <w15:chartTrackingRefBased/>
  <w15:docId w15:val="{5221BB74-890A-400D-AD19-94F36BCA7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C1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80807"/>
    <w:rPr>
      <w:color w:val="0000FF"/>
      <w:u w:val="single"/>
    </w:rPr>
  </w:style>
  <w:style w:type="character" w:styleId="Emphasis">
    <w:name w:val="Emphasis"/>
    <w:basedOn w:val="DefaultParagraphFont"/>
    <w:uiPriority w:val="20"/>
    <w:qFormat/>
    <w:rsid w:val="00DC373D"/>
    <w:rPr>
      <w:i/>
      <w:iCs/>
    </w:rPr>
  </w:style>
  <w:style w:type="paragraph" w:styleId="Header">
    <w:name w:val="header"/>
    <w:basedOn w:val="Normal"/>
    <w:link w:val="HeaderChar"/>
    <w:uiPriority w:val="99"/>
    <w:unhideWhenUsed/>
    <w:rsid w:val="00655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7F4"/>
  </w:style>
  <w:style w:type="paragraph" w:styleId="Footer">
    <w:name w:val="footer"/>
    <w:basedOn w:val="Normal"/>
    <w:link w:val="FooterChar"/>
    <w:uiPriority w:val="99"/>
    <w:unhideWhenUsed/>
    <w:rsid w:val="00655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7F4"/>
  </w:style>
  <w:style w:type="paragraph" w:styleId="Bibliography">
    <w:name w:val="Bibliography"/>
    <w:basedOn w:val="Normal"/>
    <w:next w:val="Normal"/>
    <w:uiPriority w:val="37"/>
    <w:unhideWhenUsed/>
    <w:rsid w:val="00D261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429B7-CAAC-48C3-99F6-71DD10D47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9</Pages>
  <Words>3778</Words>
  <Characters>2153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Butler-Clary</dc:creator>
  <cp:keywords/>
  <dc:description/>
  <cp:lastModifiedBy>Karen Butler-Clary</cp:lastModifiedBy>
  <cp:revision>14</cp:revision>
  <dcterms:created xsi:type="dcterms:W3CDTF">2021-02-22T15:56:00Z</dcterms:created>
  <dcterms:modified xsi:type="dcterms:W3CDTF">2021-02-24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3277b86-5663-3950-96da-d9a1baa705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5.1"&gt;&lt;session id="E6sk0C9Y"/&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